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1CC65E" w14:textId="7AB51180" w:rsidR="007D164B" w:rsidRPr="00625215" w:rsidRDefault="007D164B" w:rsidP="007D164B">
      <w:pPr>
        <w:pStyle w:val="Heading1"/>
      </w:pPr>
      <w:bookmarkStart w:id="0" w:name="_GoBack"/>
      <w:bookmarkEnd w:id="0"/>
      <w:r>
        <w:t xml:space="preserve">D. </w:t>
      </w:r>
      <w:r w:rsidRPr="00625215">
        <w:t>RESEARCH STRATEGY</w:t>
      </w:r>
    </w:p>
    <w:p w14:paraId="44F2C197" w14:textId="77777777" w:rsidR="007D164B" w:rsidRPr="00616BA2" w:rsidRDefault="007D164B" w:rsidP="007D164B">
      <w:pPr>
        <w:rPr>
          <w:color w:val="000000" w:themeColor="text1"/>
          <w:sz w:val="12"/>
          <w:szCs w:val="12"/>
        </w:rPr>
      </w:pPr>
    </w:p>
    <w:p w14:paraId="2FF99599" w14:textId="77777777" w:rsidR="007D164B" w:rsidRPr="004436FD" w:rsidRDefault="007D164B" w:rsidP="007D164B">
      <w:pPr>
        <w:pStyle w:val="Heading2"/>
      </w:pPr>
      <w:r w:rsidRPr="004436FD">
        <w:t xml:space="preserve">D1. </w:t>
      </w:r>
      <w:r>
        <w:t>SIGNIFICANCE</w:t>
      </w:r>
    </w:p>
    <w:p w14:paraId="14ECDCF6" w14:textId="77777777" w:rsidR="007D164B" w:rsidRPr="00616BA2" w:rsidRDefault="007D164B" w:rsidP="007D164B">
      <w:pPr>
        <w:rPr>
          <w:sz w:val="12"/>
          <w:szCs w:val="12"/>
        </w:rPr>
      </w:pPr>
    </w:p>
    <w:p w14:paraId="5DE57CB1" w14:textId="77777777" w:rsidR="007D164B" w:rsidRDefault="007D164B" w:rsidP="007D164B">
      <w:pPr>
        <w:pStyle w:val="Heading3"/>
      </w:pPr>
      <w:r w:rsidRPr="009576E5">
        <w:t>Burden of Depression in Coronary Artery Disease</w:t>
      </w:r>
      <w:r>
        <w:t>: An Untreated Epidemic</w:t>
      </w:r>
    </w:p>
    <w:p w14:paraId="47ED7C66" w14:textId="77777777" w:rsidR="007D164B" w:rsidRPr="00616BA2" w:rsidRDefault="007D164B" w:rsidP="007D164B">
      <w:pPr>
        <w:rPr>
          <w:color w:val="000000" w:themeColor="text1"/>
          <w:sz w:val="12"/>
          <w:szCs w:val="12"/>
        </w:rPr>
      </w:pPr>
    </w:p>
    <w:p w14:paraId="7CCA36AF" w14:textId="6962FFFA" w:rsidR="007D164B" w:rsidRDefault="007D164B" w:rsidP="007D164B">
      <w:pPr>
        <w:rPr>
          <w:color w:val="000000" w:themeColor="text1"/>
        </w:rPr>
      </w:pPr>
      <w:r>
        <w:rPr>
          <w:color w:val="000000" w:themeColor="text1"/>
        </w:rPr>
        <w:t>Depression is the leading cause of disability in the world,</w:t>
      </w:r>
      <w:r>
        <w:fldChar w:fldCharType="begin" w:fldLock="1"/>
      </w:r>
      <w:r w:rsidR="00FD1E18">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2&lt;/sup&gt;","plainTextFormattedCitation":"2","previouslyFormattedCitation":"&lt;sup&gt;2&lt;/sup&gt;"},"properties":{"noteIndex":0},"schema":"https://github.com/citation-style-language/schema/raw/master/csl-citation.json"}</w:instrText>
      </w:r>
      <w:r>
        <w:fldChar w:fldCharType="separate"/>
      </w:r>
      <w:r w:rsidR="00FD1E18" w:rsidRPr="00FD1E18">
        <w:rPr>
          <w:noProof/>
          <w:vertAlign w:val="superscript"/>
        </w:rPr>
        <w:t>2</w:t>
      </w:r>
      <w:r>
        <w:fldChar w:fldCharType="end"/>
      </w:r>
      <w:r>
        <w:rPr>
          <w:color w:val="000000" w:themeColor="text1"/>
        </w:rPr>
        <w:t xml:space="preserve"> and CAD is the leading cause of death.</w:t>
      </w:r>
      <w:r>
        <w:fldChar w:fldCharType="begin" w:fldLock="1"/>
      </w:r>
      <w:r w:rsidR="00FD1E18">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3&lt;/sup&gt;","plainTextFormattedCitation":"3","previouslyFormattedCitation":"&lt;sup&gt;3&lt;/sup&gt;"},"properties":{"noteIndex":0},"schema":"https://github.com/citation-style-language/schema/raw/master/csl-citation.json"}</w:instrText>
      </w:r>
      <w:r>
        <w:fldChar w:fldCharType="separate"/>
      </w:r>
      <w:r w:rsidR="00FD1E18" w:rsidRPr="00FD1E18">
        <w:rPr>
          <w:noProof/>
          <w:vertAlign w:val="superscript"/>
        </w:rPr>
        <w:t>3</w:t>
      </w:r>
      <w:r>
        <w:fldChar w:fldCharType="end"/>
      </w:r>
      <w:r>
        <w:rPr>
          <w:color w:val="000000" w:themeColor="text1"/>
        </w:rPr>
        <w:t xml:space="preserve"> Depression is estimated to occur in over 300 million people, which accounts for roughly 4% of the global population.</w:t>
      </w:r>
      <w:r>
        <w:rPr>
          <w:color w:val="000000" w:themeColor="text1"/>
        </w:rPr>
        <w:fldChar w:fldCharType="begin" w:fldLock="1"/>
      </w:r>
      <w:r w:rsidR="00FD1E18">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2&lt;/sup&gt;","plainTextFormattedCitation":"2","previouslyFormattedCitation":"&lt;sup&gt;2&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2</w:t>
      </w:r>
      <w:r>
        <w:rPr>
          <w:color w:val="000000" w:themeColor="text1"/>
        </w:rPr>
        <w:fldChar w:fldCharType="end"/>
      </w:r>
      <w:r>
        <w:rPr>
          <w:color w:val="000000" w:themeColor="text1"/>
        </w:rPr>
        <w:t xml:space="preserve"> The estimated yearly economic burden of depression in US is $210 billion dollars and the estimated direct and indirect costs of CAD is $204 billion, with the cost of both continuing to climb.</w:t>
      </w:r>
      <w:r>
        <w:rPr>
          <w:color w:val="000000" w:themeColor="text1"/>
        </w:rPr>
        <w:fldChar w:fldCharType="begin" w:fldLock="1"/>
      </w:r>
      <w:r w:rsidR="00FD1E18">
        <w:rPr>
          <w:color w:val="000000" w:themeColor="text1"/>
        </w:rPr>
        <w:instrText>ADDIN CSL_CITATION {"citationItems":[{"id":"ITEM-1","itemData":{"DOI":"10.1161/CIR.0000000000000558","ISSN":"15244539","PMID":"29386200","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cardiovascular risk factors listed in the AHA's My Life Check - Life's Simple 7 (Figure 1 ), which include core health behaviors (smoking, physical activity,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CHD], heart failure [HF], valvular disease, venous disease, and peripheral artery disease) and the associated outcomes (including quality of care, procedures, and economic costs). Since 2007, the annual versions of the Statistical Update have been cited &gt;20 000 times in the literature. From January to July 2017 alone, the 2017 Statistical Update was accessed &gt;106 500 times. Each annual version of the Statistical Update undergoes revisions to include the newest nationally representative data, add additional relevant published scientific findings, remove older information, add new sections or chapters, and increase the number of ways to access and use the assembled information. This year-long process, which begins as soon as the previous Statistical Update is published, is performed by the AHA Statistics Committee faculty volunteers and staff and government agency partners. This year's edition includes new data on the monitoring and benefits of cardiovascular health in the population, new metrics to assess and monitor healthy diets, new information on stroke in young adults, an enhanced focus on underserved and minority populations, a substantively expanded focus on the global burden of CVD, and further evidence-based approaches to changing behaviors, implementation strategies, and implicat…","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1"]]},"page":"E67-E492","publisher":"Lippincott Williams and Wilkins","title":"Heart disease and stroke statistics - 2018 update: A report from the American Heart Association","type":"article-journal","volume":"137"},"uris":["http://www.mendeley.com/documents/?uuid=d058cd8b-8973-3791-88fd-1f732cb39cf4"]},{"id":"ITEM-2","itemData":{"DOI":"10.4088/JCP.14m09298","ISSN":"01606689","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 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Journal of Clinical Psychiatry","id":"ITEM-2","issue":"2","issued":{"date-parts":[["2015","2","1"]]},"page":"155-162","publisher":"Physicians Postgraduate Press Inc.","title":"The economic burden of adults with major depressive disorder in the United States (2005 and 2010)","type":"article-journal","volume":"76"},"uris":["http://www.mendeley.com/documents/?uuid=64bee70f-ff58-3c82-9fae-b8eabae9f440"]}],"mendeley":{"formattedCitation":"&lt;sup&gt;34,35&lt;/sup&gt;","plainTextFormattedCitation":"34,35","previouslyFormattedCitation":"&lt;sup&gt;34,35&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34,35</w:t>
      </w:r>
      <w:r>
        <w:rPr>
          <w:color w:val="000000" w:themeColor="text1"/>
        </w:rPr>
        <w:fldChar w:fldCharType="end"/>
      </w:r>
      <w:r>
        <w:rPr>
          <w:color w:val="000000" w:themeColor="text1"/>
        </w:rPr>
        <w:t xml:space="preserve"> In individuals with CAD, the prevalence of depression is up to 20%.</w:t>
      </w:r>
      <w:r>
        <w:rPr>
          <w:color w:val="000000" w:themeColor="text1"/>
        </w:rPr>
        <w:fldChar w:fldCharType="begin" w:fldLock="1"/>
      </w:r>
      <w:r w:rsidR="00FD1E18">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4&lt;/sup&gt;","plainTextFormattedCitation":"4","previouslyFormattedCitation":"&lt;sup&gt;4&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4</w:t>
      </w:r>
      <w:r>
        <w:rPr>
          <w:color w:val="000000" w:themeColor="text1"/>
        </w:rPr>
        <w:fldChar w:fldCharType="end"/>
      </w:r>
      <w:r>
        <w:rPr>
          <w:color w:val="000000" w:themeColor="text1"/>
        </w:rPr>
        <w:t xml:space="preserve"> In comorbid depression and CAD, there is a 3-fold increase in the incidence of secondary cardiovascular disease (CVD) outcomes;</w:t>
      </w:r>
      <w:r>
        <w:rPr>
          <w:color w:val="000000" w:themeColor="text1"/>
        </w:rPr>
        <w:fldChar w:fldCharType="begin" w:fldLock="1"/>
      </w:r>
      <w:r>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Pr>
          <w:color w:val="000000" w:themeColor="text1"/>
        </w:rPr>
        <w:fldChar w:fldCharType="separate"/>
      </w:r>
      <w:r w:rsidRPr="003569EA">
        <w:rPr>
          <w:noProof/>
          <w:color w:val="000000" w:themeColor="text1"/>
          <w:vertAlign w:val="superscript"/>
        </w:rPr>
        <w:t>6</w:t>
      </w:r>
      <w:r>
        <w:rPr>
          <w:color w:val="000000" w:themeColor="text1"/>
        </w:rPr>
        <w:fldChar w:fldCharType="end"/>
      </w:r>
      <w:r>
        <w:rPr>
          <w:color w:val="000000" w:themeColor="text1"/>
        </w:rPr>
        <w:t xml:space="preserve"> however only in the last several years has depression been recognized as an additional prognostic marker of mortality.</w:t>
      </w:r>
      <w:r>
        <w:rPr>
          <w:color w:val="000000" w:themeColor="text1"/>
        </w:rPr>
        <w:fldChar w:fldCharType="begin" w:fldLock="1"/>
      </w:r>
      <w:r w:rsidR="00FD1E18">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5&lt;/sup&gt;","plainTextFormattedCitation":"5","previouslyFormattedCitation":"&lt;sup&gt;5&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5</w:t>
      </w:r>
      <w:r>
        <w:rPr>
          <w:color w:val="000000" w:themeColor="text1"/>
        </w:rPr>
        <w:fldChar w:fldCharType="end"/>
      </w:r>
      <w:r>
        <w:rPr>
          <w:color w:val="000000" w:themeColor="text1"/>
        </w:rPr>
        <w:t xml:space="preserve"> The rate of increased mortality in CAD with depression has remained unchanged over the past 35 years.</w:t>
      </w:r>
      <w:r>
        <w:rPr>
          <w:color w:val="000000" w:themeColor="text1"/>
        </w:rPr>
        <w:fldChar w:fldCharType="begin" w:fldLock="1"/>
      </w:r>
      <w:r>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Pr>
          <w:color w:val="000000" w:themeColor="text1"/>
        </w:rPr>
        <w:fldChar w:fldCharType="separate"/>
      </w:r>
      <w:r w:rsidRPr="003569EA">
        <w:rPr>
          <w:noProof/>
          <w:color w:val="000000" w:themeColor="text1"/>
          <w:vertAlign w:val="superscript"/>
        </w:rPr>
        <w:t>6</w:t>
      </w:r>
      <w:r>
        <w:rPr>
          <w:color w:val="000000" w:themeColor="text1"/>
        </w:rPr>
        <w:fldChar w:fldCharType="end"/>
      </w:r>
      <w:r>
        <w:rPr>
          <w:color w:val="000000" w:themeColor="text1"/>
        </w:rPr>
        <w:t xml:space="preserve"> </w:t>
      </w:r>
    </w:p>
    <w:p w14:paraId="74A0CB69" w14:textId="77777777" w:rsidR="007D164B" w:rsidRPr="00616BA2" w:rsidRDefault="007D164B" w:rsidP="007D164B">
      <w:pPr>
        <w:rPr>
          <w:color w:val="000000" w:themeColor="text1"/>
          <w:sz w:val="12"/>
          <w:szCs w:val="12"/>
        </w:rPr>
      </w:pPr>
    </w:p>
    <w:p w14:paraId="25E81242" w14:textId="07B5D727" w:rsidR="213B268E" w:rsidRDefault="213B268E" w:rsidP="213B268E">
      <w:pPr>
        <w:rPr>
          <w:b/>
          <w:bCs/>
          <w:color w:val="000000" w:themeColor="text1"/>
        </w:rPr>
      </w:pPr>
      <w:r w:rsidRPr="213B268E">
        <w:rPr>
          <w:b/>
          <w:bCs/>
          <w:color w:val="000000" w:themeColor="text1"/>
        </w:rPr>
        <w:t>Critical Gap in the Evidence Linking Depression Treatment with CVD Risk Reduction</w:t>
      </w:r>
    </w:p>
    <w:p w14:paraId="58000B83" w14:textId="6CDBE056" w:rsidR="213B268E" w:rsidRDefault="213B268E" w:rsidP="213B268E">
      <w:pPr>
        <w:rPr>
          <w:color w:val="000000" w:themeColor="text1"/>
          <w:sz w:val="12"/>
          <w:szCs w:val="12"/>
        </w:rPr>
      </w:pPr>
    </w:p>
    <w:p w14:paraId="5867205D" w14:textId="2FDAB440" w:rsidR="007D164B" w:rsidRPr="00324B39" w:rsidRDefault="007D164B" w:rsidP="213B268E">
      <w:pPr>
        <w:rPr>
          <w:color w:val="000000" w:themeColor="text1"/>
          <w:u w:val="single"/>
        </w:rPr>
      </w:pPr>
      <w:r>
        <w:rPr>
          <w:color w:val="000000" w:themeColor="text1"/>
        </w:rPr>
        <w:t>Although interventions such as cognitive behavioral therapy and antidepressants are well-proven in reducing depressive symptoms, their impacts are only modest in CAD patients, and they do not impact event-free survival.</w:t>
      </w:r>
      <w:r w:rsidRPr="213B268E">
        <w:fldChar w:fldCharType="begin" w:fldLock="1"/>
      </w:r>
      <w:r w:rsidR="00FD1E18">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7&lt;/sup&gt;","plainTextFormattedCitation":"7","previouslyFormattedCitation":"&lt;sup&gt;7&lt;/sup&gt;"},"properties":{"noteIndex":0},"schema":"https://github.com/citation-style-language/schema/raw/master/csl-citation.json"}</w:instrText>
      </w:r>
      <w:r w:rsidRPr="213B268E">
        <w:rPr>
          <w:color w:val="000000" w:themeColor="text1"/>
        </w:rPr>
        <w:fldChar w:fldCharType="separate"/>
      </w:r>
      <w:r w:rsidR="00FD1E18" w:rsidRPr="00FD1E18">
        <w:rPr>
          <w:noProof/>
          <w:color w:val="000000" w:themeColor="text1"/>
          <w:vertAlign w:val="superscript"/>
        </w:rPr>
        <w:t>7</w:t>
      </w:r>
      <w:r w:rsidRPr="213B268E">
        <w:fldChar w:fldCharType="end"/>
      </w:r>
      <w:r>
        <w:rPr>
          <w:color w:val="000000" w:themeColor="text1"/>
        </w:rPr>
        <w:t xml:space="preserve"> </w:t>
      </w:r>
      <w:r w:rsidR="00B01F27">
        <w:rPr>
          <w:color w:val="000000" w:themeColor="text1"/>
        </w:rPr>
        <w:t>Although the American College of Cardiology recommends depression should be routinely screened for in patients with cardiovascular disease,</w:t>
      </w:r>
      <w:r w:rsidR="00B01F27">
        <w:rPr>
          <w:color w:val="000000" w:themeColor="text1"/>
        </w:rPr>
        <w:fldChar w:fldCharType="begin" w:fldLock="1"/>
      </w:r>
      <w:r w:rsidR="00FD1E18">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4&lt;/sup&gt;","plainTextFormattedCitation":"4","previouslyFormattedCitation":"&lt;sup&gt;4&lt;/sup&gt;"},"properties":{"noteIndex":0},"schema":"https://github.com/citation-style-language/schema/raw/master/csl-citation.json"}</w:instrText>
      </w:r>
      <w:r w:rsidR="00B01F27">
        <w:rPr>
          <w:color w:val="000000" w:themeColor="text1"/>
        </w:rPr>
        <w:fldChar w:fldCharType="separate"/>
      </w:r>
      <w:r w:rsidR="00FD1E18" w:rsidRPr="00FD1E18">
        <w:rPr>
          <w:noProof/>
          <w:color w:val="000000" w:themeColor="text1"/>
          <w:vertAlign w:val="superscript"/>
        </w:rPr>
        <w:t>4</w:t>
      </w:r>
      <w:r w:rsidR="00B01F27">
        <w:rPr>
          <w:color w:val="000000" w:themeColor="text1"/>
        </w:rPr>
        <w:fldChar w:fldCharType="end"/>
      </w:r>
      <w:r w:rsidR="00B01F27">
        <w:rPr>
          <w:color w:val="000000" w:themeColor="text1"/>
        </w:rPr>
        <w:t xml:space="preserve"> there is limited evidence that this leads to an improvement in overall mortality.</w:t>
      </w:r>
      <w:r w:rsidR="00B01F27">
        <w:rPr>
          <w:color w:val="000000" w:themeColor="text1"/>
        </w:rPr>
        <w:fldChar w:fldCharType="begin" w:fldLock="1"/>
      </w:r>
      <w:r w:rsidR="00FD1E18">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8&lt;/sup&gt;","plainTextFormattedCitation":"8","previouslyFormattedCitation":"&lt;sup&gt;8&lt;/sup&gt;"},"properties":{"noteIndex":0},"schema":"https://github.com/citation-style-language/schema/raw/master/csl-citation.json"}</w:instrText>
      </w:r>
      <w:r w:rsidR="00B01F27">
        <w:rPr>
          <w:color w:val="000000" w:themeColor="text1"/>
        </w:rPr>
        <w:fldChar w:fldCharType="separate"/>
      </w:r>
      <w:r w:rsidR="00FD1E18" w:rsidRPr="00FD1E18">
        <w:rPr>
          <w:noProof/>
          <w:color w:val="000000" w:themeColor="text1"/>
          <w:vertAlign w:val="superscript"/>
        </w:rPr>
        <w:t>8</w:t>
      </w:r>
      <w:r w:rsidR="00B01F27">
        <w:rPr>
          <w:color w:val="000000" w:themeColor="text1"/>
        </w:rPr>
        <w:fldChar w:fldCharType="end"/>
      </w:r>
      <w:r w:rsidR="00B01F27">
        <w:rPr>
          <w:color w:val="000000" w:themeColor="text1"/>
        </w:rPr>
        <w:t xml:space="preserve"> </w:t>
      </w:r>
      <w:r>
        <w:rPr>
          <w:color w:val="000000" w:themeColor="text1"/>
        </w:rPr>
        <w:t>More research is needed to understand the potential therapeutic mechanisms underlying depression and CAD</w:t>
      </w:r>
      <w:r w:rsidRPr="213B268E">
        <w:fldChar w:fldCharType="begin" w:fldLock="1"/>
      </w:r>
      <w:r w:rsidR="00FD1E18">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lt;/sup&gt;","plainTextFormattedCitation":"1","previouslyFormattedCitation":"&lt;sup&gt;1&lt;/sup&gt;"},"properties":{"noteIndex":0},"schema":"https://github.com/citation-style-language/schema/raw/master/csl-citation.json"}</w:instrText>
      </w:r>
      <w:r w:rsidRPr="213B268E">
        <w:rPr>
          <w:color w:val="000000" w:themeColor="text1"/>
        </w:rPr>
        <w:fldChar w:fldCharType="separate"/>
      </w:r>
      <w:r w:rsidR="00FD1E18" w:rsidRPr="00FD1E18">
        <w:rPr>
          <w:noProof/>
          <w:color w:val="000000" w:themeColor="text1"/>
          <w:vertAlign w:val="superscript"/>
        </w:rPr>
        <w:t>1</w:t>
      </w:r>
      <w:r w:rsidRPr="213B268E">
        <w:fldChar w:fldCharType="end"/>
      </w:r>
      <w:r>
        <w:rPr>
          <w:color w:val="000000" w:themeColor="text1"/>
        </w:rPr>
        <w:t xml:space="preserve"> in order to develop more effective therapies for the high-risk individuals in which both occur together. </w:t>
      </w:r>
      <w:r w:rsidRPr="213B268E">
        <w:rPr>
          <w:color w:val="000000" w:themeColor="text1"/>
          <w:u w:val="single"/>
        </w:rPr>
        <w:t>Our key premise for this investigation is that autonomic mechanisms can help fill this critical gap and provide insight into future novel, more effective therapies</w:t>
      </w:r>
      <w:r w:rsidR="00B01F27">
        <w:rPr>
          <w:color w:val="000000" w:themeColor="text1"/>
          <w:u w:val="single"/>
        </w:rPr>
        <w:t xml:space="preserve"> for both depression and CAD</w:t>
      </w:r>
      <w:r>
        <w:rPr>
          <w:color w:val="000000" w:themeColor="text1"/>
        </w:rPr>
        <w:t>.</w:t>
      </w:r>
    </w:p>
    <w:p w14:paraId="4209C3BA" w14:textId="47ACE280" w:rsidR="007D164B" w:rsidRPr="00616BA2" w:rsidRDefault="007D164B" w:rsidP="007D164B">
      <w:pPr>
        <w:rPr>
          <w:sz w:val="12"/>
          <w:szCs w:val="12"/>
        </w:rPr>
      </w:pPr>
    </w:p>
    <w:p w14:paraId="35E80293" w14:textId="7A7E65C4" w:rsidR="213B268E" w:rsidRDefault="213B268E" w:rsidP="213B268E">
      <w:pPr>
        <w:pStyle w:val="Heading3"/>
      </w:pPr>
      <w:r>
        <w:t>Autonomic Nervous System Plays an Important Mechanistic Role in both Depression and CAD</w:t>
      </w:r>
    </w:p>
    <w:p w14:paraId="0CD72229" w14:textId="77777777" w:rsidR="007D164B" w:rsidRPr="00616BA2" w:rsidRDefault="007D164B" w:rsidP="007D164B">
      <w:pPr>
        <w:rPr>
          <w:sz w:val="12"/>
          <w:szCs w:val="12"/>
        </w:rPr>
      </w:pPr>
    </w:p>
    <w:p w14:paraId="5A5DC58D" w14:textId="70218903" w:rsidR="00594B91" w:rsidRDefault="007D164B" w:rsidP="00594B91">
      <w:r>
        <w:t>Dysfunction of the autonomic nervous system (ANS) has been found to occur in diseases of both the brain and heart, and may also underly somatic symptoms and vasomotor abnormalities observed in depression.</w:t>
      </w:r>
      <w:r>
        <w:fldChar w:fldCharType="begin" w:fldLock="1"/>
      </w:r>
      <w:r w:rsidR="00FD1E18">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cff9b16e-f4e4-451f-9e86-233dbafcda77"]}],"mendeley":{"formattedCitation":"&lt;sup&gt;36&lt;/sup&gt;","plainTextFormattedCitation":"36","previouslyFormattedCitation":"&lt;sup&gt;36&lt;/sup&gt;"},"properties":{"noteIndex":0},"schema":"https://github.com/citation-style-language/schema/raw/master/csl-citation.json"}</w:instrText>
      </w:r>
      <w:r>
        <w:fldChar w:fldCharType="separate"/>
      </w:r>
      <w:r w:rsidR="00FD1E18" w:rsidRPr="00FD1E18">
        <w:rPr>
          <w:noProof/>
          <w:vertAlign w:val="superscript"/>
        </w:rPr>
        <w:t>36</w:t>
      </w:r>
      <w:r>
        <w:fldChar w:fldCharType="end"/>
      </w:r>
      <w:r>
        <w:t xml:space="preserve">  Autonomic dysfunction occurs at multiple levels, from central neurological processes to peripheral cardiovascular reflexes.</w:t>
      </w:r>
      <w:r>
        <w:fldChar w:fldCharType="begin" w:fldLock="1"/>
      </w:r>
      <w:r w:rsidR="00FD1E18">
        <w:instrText>ADDIN CSL_CITATION {"citationItems":[{"id":"ITEM-1","itemData":{"DOI":"10.1002/cphy.cp020319","ISBN":"9780470650714","ISSN":"0080-7729; 0080-7729","abstract":"The sections in this article are: 1 Determinants of Neurogenic Control 2 Definitions 2.1 Cardiovascular Reflex Arc 2.2 Open-Loop Versus Closed-Loop Response 2.3 Types of Interactions 3 Central Nervous System Substrate 3.1 Medullary Nuclei 3.2 Hypothalamus and Cardiovascular Control 3.3 Inferior Olive: Suppression of Baroreflex 3.4 Cerebellar Control: Hypothalamic and Baroreceptor Interactions 3.5 Suprabulbar and Cortical Connections 3.6 Sleep and Sinoaortic Reflexes 3.7 Respiratory Influences on Baroreceptor Control of Vagal Neurons 3.8 Spinal Preganglionic Sympathetic Neurons 3.9 Medullary Preganglionic Vagal Neurons to Heart 3.10 Neuropeptides: Regulation of Arterial Pressure 3.11 Brain Amines: Reflex Control 4 Cardiovascular Reflexes that Might Interact 4.1 Sinoaortic Baroreflexes 4.2 Cardiac Receptors With Afferent Vagal Fibers 4.3 Cardiac Receptors With Afferent Sympathetic Fibers 4.4 Reflexes Originating From Chemoreceptor Stimulation 4.5 Reflexes Originating in Lung 4.6 Reflexes Originating In Skeletal Muscle During Exercise 4.7 Reflexes Originating From Facial and Upper Airway Receptors: Diving Reflex 4.8 Vestibulocerebellar Reflexes 5 Interaction of Specific Reflexes in Autonomic Control of Circulation 5.1 Selectivity and Nonuniformity of Autonomic Control When One Sensory Afferent Input is Activated or Withdrawn 5.2 Simultaneously Activating Sensory Stimuli 5.3 Redundancy in Baroreceptor Control of Preganglionic Neurons 5.4 Sensitizing Sensory Receptors and Modulating Efferent Sympathetic Neurotransmission 5.5 Regulating Renin and Vasopressin 6 Clinical Implications 6.1 Integrated Neural Responses to Myocardial Ischemia and Infarction 6.2 Interaction of Reflexes in Heart Failure 6.3 Reflex Interactions in Hypertension 7 Conclusion","author":[{"dropping-particle":"","family":"Abboud","given":"Francois M","non-dropping-particle":"","parse-names":false,"suffix":""},{"dropping-particle":"","family":"Thames","given":"Marc D.","non-dropping-particle":"","parse-names":false,"suffix":""}],"container-title":"Comprehensive Physiology","id":"ITEM-1","issued":{"date-parts":[["2011"]]},"page":"675-753","title":"Interaction of Cardiovascular Reflexes in Circulatory Control","type":"article-journal"},"uris":["http://www.mendeley.com/documents/?uuid=fcb5271d-ca73-4d6f-998f-397c993ef317"]}],"mendeley":{"formattedCitation":"&lt;sup&gt;37&lt;/sup&gt;","plainTextFormattedCitation":"37","previouslyFormattedCitation":"&lt;sup&gt;37&lt;/sup&gt;"},"properties":{"noteIndex":0},"schema":"https://github.com/citation-style-language/schema/raw/master/csl-citation.json"}</w:instrText>
      </w:r>
      <w:r>
        <w:fldChar w:fldCharType="separate"/>
      </w:r>
      <w:r w:rsidR="00FD1E18" w:rsidRPr="00FD1E18">
        <w:rPr>
          <w:noProof/>
          <w:vertAlign w:val="superscript"/>
        </w:rPr>
        <w:t>37</w:t>
      </w:r>
      <w:r>
        <w:fldChar w:fldCharType="end"/>
      </w:r>
      <w:r>
        <w:t xml:space="preserve"> This includes vagal withdrawal in depression and heightened sympathetic tone in cardiovascular disease, for example. Depression has been linked to dysregulation of the ANS though increased levels of catecholamines,</w:t>
      </w:r>
      <w:r>
        <w:fldChar w:fldCharType="begin" w:fldLock="1"/>
      </w:r>
      <w:r w:rsidR="00FD1E18">
        <w:instrText>ADDIN CSL_CITATION {"citationItems":[{"id":"ITEM-1","itemData":{"DOI":"10.1001/archpsyc.1994.03950050071008","ISSN":"15383636","author":[{"dropping-particle":"","family":"Veith","given":"Richard C.","non-dropping-particle":"","parse-names":false,"suffix":""},{"dropping-particle":"","family":"Lewis","given":"Nancy","non-dropping-particle":"","parse-names":false,"suffix":""},{"dropping-particle":"","family":"Linares","given":"Oscar A.","non-dropping-particle":"","parse-names":false,"suffix":""},{"dropping-particle":"","family":"Barnes","given":"Robert F.","non-dropping-particle":"","parse-names":false,"suffix":""},{"dropping-particle":"","family":"Raskind","given":"Murray A.","non-dropping-particle":"","parse-names":false,"suffix":""},{"dropping-particle":"","family":"Villacres","given":"Enrique C.","non-dropping-particle":"","parse-names":false,"suffix":""},{"dropping-particle":"","family":"Murburg","given":"M. Michele","non-dropping-particle":"","parse-names":false,"suffix":""},{"dropping-particle":"","family":"Ashleigh","given":"E. Alexandra","non-dropping-particle":"","parse-names":false,"suffix":""},{"dropping-particle":"","family":"Castillo","given":"Sonia","non-dropping-particle":"","parse-names":false,"suffix":""},{"dropping-particle":"","family":"Peskind","given":"Elaine R.","non-dropping-particle":"","parse-names":false,"suffix":""},{"dropping-particle":"","family":"Pascualy","given":"Marcella","non-dropping-particle":"","parse-names":false,"suffix":""},{"dropping-particle":"","family":"Halter","given":"Jeffrey B.","non-dropping-particle":"","parse-names":false,"suffix":""}],"container-title":"Archives of General Psychiatry","id":"ITEM-1","issue":"5","issued":{"date-parts":[["1994"]]},"page":"411-422","title":"Sympathetic Nervous System Activity in Major Depression: Basal and Desipramine-Induced Alterations in Plasma Norepinephrine Kinetics","type":"article-journal","volume":"51"},"uris":["http://www.mendeley.com/documents/?uuid=8dcc72cd-0817-373e-8257-44fdd772baa5"]}],"mendeley":{"formattedCitation":"&lt;sup&gt;38&lt;/sup&gt;","plainTextFormattedCitation":"38","previouslyFormattedCitation":"&lt;sup&gt;38&lt;/sup&gt;"},"properties":{"noteIndex":0},"schema":"https://github.com/citation-style-language/schema/raw/master/csl-citation.json"}</w:instrText>
      </w:r>
      <w:r>
        <w:fldChar w:fldCharType="separate"/>
      </w:r>
      <w:r w:rsidR="00FD1E18" w:rsidRPr="00FD1E18">
        <w:rPr>
          <w:noProof/>
          <w:vertAlign w:val="superscript"/>
        </w:rPr>
        <w:t>38</w:t>
      </w:r>
      <w:r>
        <w:fldChar w:fldCharType="end"/>
      </w:r>
      <w:r>
        <w:t xml:space="preserve"> increased cardiovascular reactivity to stress,</w:t>
      </w:r>
      <w:r>
        <w:fldChar w:fldCharType="begin" w:fldLock="1"/>
      </w:r>
      <w:r w:rsidR="00FD1E18">
        <w:instrText>ADDIN CSL_CITATION {"citationItems":[{"id":"ITEM-1","itemData":{"DOI":"10.1097/PSY.0b013e31816fcab3","ISBN":"0033-3174","ISSN":"15347796","PMID":"18434491","abstract":"BACKGROUND: Depression is associated with increased risk of death among patients with coronary disease. Cardiovascular autonomic dysregulation may be one of the mechanisms by which depression exerts its effects on cardiovascular function. The purpose of this study was to determine whether depressive symptoms are associated with low heart rate variability (HRV) and prolonged HR recovery after exercise testing in patients with coronary artery disease (CAD). METHODS: The Psychophysiological Investigation of Myocardial Ischemia (PIMI) was a large, multicenter study designed to assess psychological and physiological correlates of stress in patients with CAD. One hundred and eighty-eight patients with CAD as evidenced by at least 50% blockage of one major artery and a previous positive exercise stress test were included in this study. Patients included in this report were not taking beta blockers. Cardiovascular functioning was assessed by a modified Bruce protocol treadmill stress test. Measures of psychological functioning, including the Beck Depression Inventory (BDI), were also obtained. RESULTS: BDI scores were negatively correlated with HR recovery (r = -0.15, p = .04). Depression scores accounted for 3.5% of the variance in HR recovery when controlling for participant age (p &lt; .01). Depressive symptoms were related to two HRV indices (ultra-low frequency, high frequency). CONCLUSIONS: Depressive symptoms are associated with cardiovascular autonomic nervous system dysfunction as assessed by HR recovery. This relationship is not merely due to an association of depression severity with beta blocker usage or a failure of depressed patients to achieve an adequate chronotropic response.","author":[{"dropping-particle":"","family":"Hughes","given":"Joel W.","non-dropping-particle":"","parse-names":false,"suffix":""},{"dropping-particle":"","family":"York","given":"Kaki M.","non-dropping-particle":"","parse-names":false,"suffix":""},{"dropping-particle":"","family":"Li","given":"Qin","non-dropping-particle":"","parse-names":false,"suffix":""},{"dropping-particle":"","family":"Freedland","given":"Kenneth E.","non-dropping-particle":"","parse-names":false,"suffix":""},{"dropping-particle":"","family":"Carney","given":"Robert M.","non-dropping-particle":"","parse-names":false,"suffix":""},{"dropping-particle":"","family":"Sheps","given":"David S.","non-dropping-particle":"","parse-names":false,"suffix":""}],"container-title":"Psychosomatic Medicine","id":"ITEM-1","issue":"4","issued":{"date-parts":[["2008"]]},"page":"456-460","title":"Depressive symptoms predict heart rate recovery after exercise treadmill testing in patients with coronary artery disease: Results from the psychophysiological investigations of myocardial ischemia study","type":"article-journal","volume":"70"},"uris":["http://www.mendeley.com/documents/?uuid=d64f72fa-f5c4-4f80-a986-dfe04419fb7c"]}],"mendeley":{"formattedCitation":"&lt;sup&gt;39&lt;/sup&gt;","plainTextFormattedCitation":"39","previouslyFormattedCitation":"&lt;sup&gt;39&lt;/sup&gt;"},"properties":{"noteIndex":0},"schema":"https://github.com/citation-style-language/schema/raw/master/csl-citation.json"}</w:instrText>
      </w:r>
      <w:r>
        <w:fldChar w:fldCharType="separate"/>
      </w:r>
      <w:r w:rsidR="00FD1E18" w:rsidRPr="00FD1E18">
        <w:rPr>
          <w:noProof/>
          <w:vertAlign w:val="superscript"/>
        </w:rPr>
        <w:t>39</w:t>
      </w:r>
      <w:r>
        <w:fldChar w:fldCharType="end"/>
      </w:r>
      <w:r>
        <w:t xml:space="preserve"> and decreased baroreflex sensitivity.</w:t>
      </w:r>
      <w:r>
        <w:fldChar w:fldCharType="begin" w:fldLock="1"/>
      </w:r>
      <w:r w:rsidR="00FD1E18">
        <w:instrText>ADDIN CSL_CITATION {"citationItems":[{"id":"ITEM-1","itemData":{"DOI":"10.1016/j.pnpbp.2006.08.015","ISBN":"0278-5846","ISSN":"02785846","PMID":"17011098","abstract":"Background: Recent studies have shown that depressive disorder is associated with impaired baroreceptor or baroreflex sensitivity, which is proposed to be a predisposing factor for sudden death in patients with manifest cardiac disease. These studies have not evaluated the afferent and efferent components of the cardiac baroreflex loop or other baroreflex mechanisms that regulate target processes (cardiac metabolism and blood pressure variability) related to the impairment. The objective of this study was to gain more insight into autonomic functioning in depressive disorder to more fully examine the potential basis for increased cardiac mortality. Methods: The subjects were 28 women and men with unipolar major depression who were taking antidepressant medications and who were in partial remission and free of cardiovascular or other serious disease, and 28 healthy control subjects matched for sex, age, and ethnicity. The two samples were compared for negative affective dispositions (anger expression, hostility, defensiveness, anxiety), spontaneous (closed-loop) baroreflex activity, heart rate, heart rate variability, systolic blood pressure, and heart rate-systolic blood pressure double product under resting conditions. Results: Depressed patients showed a general disposition to anger suppression coupled with higher hostility and anxiety, and lower defensiveness. The patients showed higher general sympathetic activity (high levels of blood pressure, low-frequency heart rate variability) and lower parasympathetic-related activity (high heart rate and reduced high frequency heart rate variability) with affected cardiac metabolism estimated by the double product. Depressed patients had lower baroreflex sensitivity related to a higher gain of the afferent component of the baroreflex without respective gain adjustment of its efferent component (reflex gain 'de-afferentation'). It was coupled with a compensatory higher number of effective baroreflex reactions (reflex gating 're-afferentation'). Antidepressant agents and depressed mood had additional independent effects on baroreflex sensitivity through the efferent component of the cardiac baroreflex loop. Conclusions: The data indicate that different baroreflex components and mechanisms may be impaired in patients with depression and may contribute to their increased cardiac risk. © 2006 Elsevier Inc. All rights reserved.","author":[{"dropping-particle":"","family":"Davydov","given":"Dmitry M.","non-dropping-particle":"","parse-names":false,"suffix":""},{"dropping-particle":"","family":"Shapiro","given":"David","non-dropping-particle":"","parse-names":false,"suffix":""},{"dropping-particle":"","family":"Cook","given":"Ian A.","non-dropping-particle":"","parse-names":false,"suffix":""},{"dropping-particle":"","family":"Goldstein","given":"Iris","non-dropping-particle":"","parse-names":false,"suffix":""}],"container-title":"Progress in Neuro-Psychopharmacology and Biological Psychiatry","id":"ITEM-1","issue":"1","issued":{"date-parts":[["2007"]]},"page":"164-177","title":"Baroreflex mechanisms in major depression","type":"article-journal","volume":"31"},"uris":["http://www.mendeley.com/documents/?uuid=a475ca4f-0115-4c46-8cc3-25f9ccde96a7"]}],"mendeley":{"formattedCitation":"&lt;sup&gt;40&lt;/sup&gt;","plainTextFormattedCitation":"40","previouslyFormattedCitation":"&lt;sup&gt;40&lt;/sup&gt;"},"properties":{"noteIndex":0},"schema":"https://github.com/citation-style-language/schema/raw/master/csl-citation.json"}</w:instrText>
      </w:r>
      <w:r>
        <w:fldChar w:fldCharType="separate"/>
      </w:r>
      <w:r w:rsidR="00FD1E18" w:rsidRPr="00FD1E18">
        <w:rPr>
          <w:noProof/>
          <w:vertAlign w:val="superscript"/>
        </w:rPr>
        <w:t>40</w:t>
      </w:r>
      <w:r>
        <w:fldChar w:fldCharType="end"/>
      </w:r>
      <w:r>
        <w:t xml:space="preserve"> The heart itself </w:t>
      </w:r>
      <w:r w:rsidR="00B01F27">
        <w:t>harbors</w:t>
      </w:r>
      <w:r>
        <w:t xml:space="preserve"> an intrinsic cardiac nervous system that responds to changes in autonomic tone, such as in</w:t>
      </w:r>
      <w:r w:rsidR="009B15DA">
        <w:t xml:space="preserve"> myocardial</w:t>
      </w:r>
      <w:r>
        <w:t xml:space="preserve"> ischemia and infarction</w:t>
      </w:r>
      <w:r w:rsidR="009B15DA">
        <w:t xml:space="preserve"> (MI)</w:t>
      </w:r>
      <w:r>
        <w:t>, by changing heart rate, strength contraction, or the speed of nerve conduction.</w:t>
      </w:r>
      <w:r>
        <w:fldChar w:fldCharType="begin" w:fldLock="1"/>
      </w:r>
      <w:r w:rsidR="00FD1E18">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id":"ITEM-2","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2","issue":"4","issued":{"date-parts":[["1990","10"]]},"page":"1095-1105","title":"Influence of myocardial ischemia and infarction on autonomic innervation of heart.","type":"article-journal","volume":"82"},"uris":["http://www.mendeley.com/documents/?uuid=1ea7f79e-47e0-4bed-94da-d406f4819b24"]}],"mendeley":{"formattedCitation":"&lt;sup&gt;32,41&lt;/sup&gt;","plainTextFormattedCitation":"32,41","previouslyFormattedCitation":"&lt;sup&gt;32,41&lt;/sup&gt;"},"properties":{"noteIndex":0},"schema":"https://github.com/citation-style-language/schema/raw/master/csl-citation.json"}</w:instrText>
      </w:r>
      <w:r>
        <w:fldChar w:fldCharType="separate"/>
      </w:r>
      <w:r w:rsidR="00FD1E18" w:rsidRPr="00FD1E18">
        <w:rPr>
          <w:noProof/>
          <w:vertAlign w:val="superscript"/>
        </w:rPr>
        <w:t>32,41</w:t>
      </w:r>
      <w:r>
        <w:fldChar w:fldCharType="end"/>
      </w:r>
      <w:r>
        <w:t xml:space="preserve"> </w:t>
      </w:r>
    </w:p>
    <w:p w14:paraId="378189E9" w14:textId="77777777" w:rsidR="00594B91" w:rsidRPr="00594B91" w:rsidRDefault="00594B91" w:rsidP="00594B91">
      <w:pPr>
        <w:rPr>
          <w:sz w:val="12"/>
          <w:szCs w:val="12"/>
        </w:rPr>
      </w:pPr>
    </w:p>
    <w:p w14:paraId="05070CAD" w14:textId="68D31A73" w:rsidR="007D164B" w:rsidRPr="00594B91" w:rsidRDefault="00DD05BC" w:rsidP="00594B91">
      <w:r>
        <w:t xml:space="preserve">Study of ANS-related mechanisms may inform future therapies. </w:t>
      </w:r>
      <w:r w:rsidR="213B268E">
        <w:t>Interventions targeting ANS dysfunction show improved symptom burden in both depression and CAD and warrant additional research</w:t>
      </w:r>
      <w:r w:rsidR="007D164B">
        <w:t>.</w:t>
      </w:r>
      <w:r w:rsidR="007D164B">
        <w:fldChar w:fldCharType="begin" w:fldLock="1"/>
      </w:r>
      <w:r w:rsidR="00FD1E18">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10&lt;/sup&gt;","plainTextFormattedCitation":"10","previouslyFormattedCitation":"&lt;sup&gt;10&lt;/sup&gt;"},"properties":{"noteIndex":0},"schema":"https://github.com/citation-style-language/schema/raw/master/csl-citation.json"}</w:instrText>
      </w:r>
      <w:r w:rsidR="007D164B">
        <w:fldChar w:fldCharType="separate"/>
      </w:r>
      <w:r w:rsidR="00FD1E18" w:rsidRPr="00FD1E18">
        <w:rPr>
          <w:noProof/>
          <w:vertAlign w:val="superscript"/>
        </w:rPr>
        <w:t>10</w:t>
      </w:r>
      <w:r w:rsidR="007D164B">
        <w:fldChar w:fldCharType="end"/>
      </w:r>
      <w:r w:rsidR="007D164B">
        <w:t xml:space="preserve"> For example, the vagal nerve activity may protect against ventricular fibrillation,</w:t>
      </w:r>
      <w:r w:rsidR="007D164B">
        <w:fldChar w:fldCharType="begin" w:fldLock="1"/>
      </w:r>
      <w:r w:rsidR="00FD1E18">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42&lt;/sup&gt;","plainTextFormattedCitation":"42","previouslyFormattedCitation":"&lt;sup&gt;42&lt;/sup&gt;"},"properties":{"noteIndex":0},"schema":"https://github.com/citation-style-language/schema/raw/master/csl-citation.json"}</w:instrText>
      </w:r>
      <w:r w:rsidR="007D164B">
        <w:fldChar w:fldCharType="separate"/>
      </w:r>
      <w:r w:rsidR="00FD1E18" w:rsidRPr="00FD1E18">
        <w:rPr>
          <w:noProof/>
          <w:vertAlign w:val="superscript"/>
        </w:rPr>
        <w:t>42</w:t>
      </w:r>
      <w:r w:rsidR="007D164B">
        <w:fldChar w:fldCharType="end"/>
      </w:r>
      <w:r w:rsidR="007D164B">
        <w:t xml:space="preserve"> and vagal nerve stimulation has been shown to relieve angina pectoris and cardiac arrhythmias.</w:t>
      </w:r>
      <w:r w:rsidR="007D164B">
        <w:fldChar w:fldCharType="begin" w:fldLock="1"/>
      </w:r>
      <w:r w:rsidR="00FD1E18">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12,13&lt;/sup&gt;","plainTextFormattedCitation":"12,13","previouslyFormattedCitation":"&lt;sup&gt;12,13&lt;/sup&gt;"},"properties":{"noteIndex":0},"schema":"https://github.com/citation-style-language/schema/raw/master/csl-citation.json"}</w:instrText>
      </w:r>
      <w:r w:rsidR="007D164B">
        <w:fldChar w:fldCharType="separate"/>
      </w:r>
      <w:r w:rsidR="00FD1E18" w:rsidRPr="00FD1E18">
        <w:rPr>
          <w:noProof/>
          <w:vertAlign w:val="superscript"/>
        </w:rPr>
        <w:t>12,13</w:t>
      </w:r>
      <w:r w:rsidR="007D164B">
        <w:fldChar w:fldCharType="end"/>
      </w:r>
      <w:r w:rsidR="007D164B">
        <w:t xml:space="preserve"> Vagal nerve stimulation (VNS) is also effective in treatment-resistant depression.</w:t>
      </w:r>
      <w:r w:rsidR="007D164B">
        <w:fldChar w:fldCharType="begin" w:fldLock="1"/>
      </w:r>
      <w:r w:rsidR="00FD1E18">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11&lt;/sup&gt;","plainTextFormattedCitation":"11","previouslyFormattedCitation":"&lt;sup&gt;11&lt;/sup&gt;"},"properties":{"noteIndex":0},"schema":"https://github.com/citation-style-language/schema/raw/master/csl-citation.json"}</w:instrText>
      </w:r>
      <w:r w:rsidR="007D164B">
        <w:fldChar w:fldCharType="separate"/>
      </w:r>
      <w:r w:rsidR="00FD1E18" w:rsidRPr="00FD1E18">
        <w:rPr>
          <w:noProof/>
          <w:vertAlign w:val="superscript"/>
        </w:rPr>
        <w:t>11</w:t>
      </w:r>
      <w:r w:rsidR="007D164B">
        <w:fldChar w:fldCharType="end"/>
      </w:r>
      <w:r w:rsidR="007D164B">
        <w:t xml:space="preserve"> Dr. Shah has studied non-invasive VNS in PTSD and found that it blunts the sympathetic response to stress.</w:t>
      </w:r>
      <w:r w:rsidR="007D164B">
        <w:fldChar w:fldCharType="begin" w:fldLock="1"/>
      </w:r>
      <w:r w:rsidR="00FD1E18">
        <w:instrText>ADDIN CSL_CITATION {"citationItems":[{"id":"ITEM-1","itemData":{"DOI":"10.1371/journal.pone.0216278","ISSN":"19326203","abstract":"Background The autonomic response to acute emotional stress can be highly variable, and pathological responses are associated with increased risk of adverse cardiovascular events. We evaluated the autonomic response to stress reactivity of young healthy subjects and aging subjects with coronary artery disease to understand how the autonomic stress response differs with aging. Methods Physiologic reactivity to arithmetic stress in a cohort of 25 young, healthy subjects (&lt; 30 years) and another cohort of 25 older subjects (&gt; 55 years) with CAD was evaluated using electrocardiography, impedance cardiography, and arterial pressure recordings. Stress-related changes in the pre-ejection period (PEP), which measures sympathetic activity, and high frequency heart rate variability (HF HRV), which measures parasympathetic activity, were analyzed as primary outcomes. Results Mental stress reduced PEP in both groups (p&lt;0.01), although the decrease was 50% greater in the healthy group. Mean HF HRV decreased significantly in the aging group only (p = 0.01). Discussion PEP decreases with stress regardless of health and age status, implying increased sympathetic function. Its decline with stress may be attenuated in CAD. The HF HRV (parasympathetic) stress reactivity is more variable and attenuated in younger individuals; perhaps this is related to a protective parasympathetic reflex. Trial registration ClinicalTrials.gov Identifier: NCT02657382.","author":[{"dropping-particle":"","family":"Gurel","given":"Nil Z.","non-dropping-particle":"","parse-names":false,"suffix":""},{"dropping-particle":"","family":"Carek","given":"Andrew M.","non-dropping-particle":"","parse-names":false,"suffix":""},{"dropping-particle":"","family":"Inan","given":"Omer T.","non-dropping-particle":"","parse-names":false,"suffix":""},{"dropping-particle":"","family":"Levantsevych","given":"Oleksiy","non-dropping-particle":"","parse-names":false,"suffix":""},{"dropping-particle":"","family":"Abdelhadi","given":"Naser","non-dropping-particle":"","parse-names":false,"suffix":""},{"dropping-particle":"","family":"Hammadah","given":"Muhammad","non-dropping-particle":"","parse-names":false,"suffix":""},{"dropping-particle":"","family":"O’Neal","given":"Wesley T.","non-dropping-particle":"","parse-names":false,"suffix":""},{"dropping-particle":"","family":"Kelli","given":"Heval","non-dropping-particle":"","parse-names":false,"suffix":""},{"dropping-particle":"","family":"Wilmot","given":"Kobina","non-dropping-particle":"","parse-names":false,"suffix":""},{"dropping-particle":"","family":"Ward","given":"Laura","non-dropping-particle":"","parse-names":false,"suffix":""},{"dropping-particle":"","family":"Rhodes","given":"Steven","non-dropping-particle":"","parse-names":false,"suffix":""},{"dropping-particle":"","family":"Pearce","given":"Brad D.","non-dropping-particle":"","parse-names":false,"suffix":""},{"dropping-particle":"","family":"Mehta","given":"Puja K.","non-dropping-particle":"","parse-names":false,"suffix":""},{"dropping-particle":"","family":"Kutner","given":"Michael","non-dropping-particle":"","parse-names":false,"suffix":""},{"dropping-particle":"","family":"Garcia","given":"Ernest","non-dropping-particle":"","parse-names":false,"suffix":""},{"dropping-particle":"","family":"Quyyumi","given":"Arshed","non-dropping-particle":"","parse-names":false,"suffix":""},{"dropping-particle":"","family":"Vaccarino","given":"Viola","non-dropping-particle":"","parse-names":false,"suffix":""},{"dropping-particle":"","family":"Raggi","given":"Paolo","non-dropping-particle":"","parse-names":false,"suffix":""},{"dropping-particle":"","family":"Bremner","given":"J. Douglas","non-dropping-particle":"","parse-names":false,"suffix":""},{"dropping-particle":"","family":"Shah","given":"Amit J.","non-dropping-particle":"","parse-names":false,"suffix":""},{"dropping-particle":"","family":"Douglas Bremner","given":"J.","non-dropping-particle":"","parse-names":false,"suffix":""},{"dropping-particle":"","family":"Shah","given":"Amit J.","non-dropping-particle":"","parse-names":false,"suffix":""}],"container-title":"PLoS ONE","editor":[{"dropping-particle":"","family":"Jan","given":"Yih-Kuen","non-dropping-particle":"","parse-names":false,"suffix":""}],"id":"ITEM-1","issue":"5","issued":{"date-parts":[["2019","5","8"]]},"page":"e0216278","publisher":"Public Library of Science","title":"Comparison of autonomic stress reactivity in young healthy versus aging subjects with heart disease","type":"article-journal","volume":"14"},"uris":["http://www.mendeley.com/documents/?uuid=f879487c-8b80-43a4-9547-67292735f25a"]}],"mendeley":{"formattedCitation":"&lt;sup&gt;43&lt;/sup&gt;","plainTextFormattedCitation":"43","previouslyFormattedCitation":"&lt;sup&gt;43&lt;/sup&gt;"},"properties":{"noteIndex":0},"schema":"https://github.com/citation-style-language/schema/raw/master/csl-citation.json"}</w:instrText>
      </w:r>
      <w:r w:rsidR="007D164B">
        <w:fldChar w:fldCharType="separate"/>
      </w:r>
      <w:r w:rsidR="00FD1E18" w:rsidRPr="00FD1E18">
        <w:rPr>
          <w:noProof/>
          <w:vertAlign w:val="superscript"/>
        </w:rPr>
        <w:t>43</w:t>
      </w:r>
      <w:r w:rsidR="007D164B">
        <w:fldChar w:fldCharType="end"/>
      </w:r>
      <w:r w:rsidR="007D164B">
        <w:t xml:space="preserve"> In summary, ANS dysfunction occurs in both depression and CAD, and research in this area is important as neuromodulation therapies such as non-invasive VNS are studied and become increasingly available.</w:t>
      </w:r>
    </w:p>
    <w:p w14:paraId="1064D9E3" w14:textId="72D1A50A" w:rsidR="213B268E" w:rsidRDefault="213B268E" w:rsidP="213B268E">
      <w:pPr>
        <w:rPr>
          <w:sz w:val="12"/>
          <w:szCs w:val="12"/>
        </w:rPr>
      </w:pPr>
    </w:p>
    <w:p w14:paraId="7A7E0CBB" w14:textId="5580BDA9" w:rsidR="007D164B" w:rsidRDefault="007D164B" w:rsidP="007D164B">
      <w:pPr>
        <w:pStyle w:val="Heading3"/>
      </w:pPr>
      <w:r>
        <w:t>Advances in Electrocardiography can Assess Autonomic Dysfunction</w:t>
      </w:r>
    </w:p>
    <w:p w14:paraId="50BB5180" w14:textId="59593831" w:rsidR="007D164B" w:rsidRPr="00616BA2" w:rsidRDefault="007D164B" w:rsidP="007D164B">
      <w:pPr>
        <w:rPr>
          <w:color w:val="000000" w:themeColor="text1"/>
          <w:sz w:val="12"/>
          <w:szCs w:val="12"/>
        </w:rPr>
      </w:pPr>
    </w:p>
    <w:p w14:paraId="3D32872C" w14:textId="1FDA3C66" w:rsidR="007D164B" w:rsidRDefault="007D164B" w:rsidP="00594B91">
      <w:r>
        <w:t xml:space="preserve">A novel ECG-based biomarker for ANS dysfunction, </w:t>
      </w:r>
      <w:r w:rsidRPr="00252CB1">
        <w:rPr>
          <w:i/>
          <w:iCs/>
        </w:rPr>
        <w:t>Dyx</w:t>
      </w:r>
      <w:r>
        <w:t>, has surfaced in the last several years</w:t>
      </w:r>
      <w:r w:rsidR="00CA5E38">
        <w:t xml:space="preserve">, and is actively being investigated by the company </w:t>
      </w:r>
      <w:proofErr w:type="spellStart"/>
      <w:r w:rsidR="00CA5E38">
        <w:t>HeartTrends</w:t>
      </w:r>
      <w:proofErr w:type="spellEnd"/>
      <w:r w:rsidR="00CA5E38">
        <w:t>, LLC for its clinical application in CAD risk stratification</w:t>
      </w:r>
      <w:r>
        <w:t xml:space="preserve">. </w:t>
      </w:r>
      <w:r w:rsidRPr="00252CB1">
        <w:rPr>
          <w:i/>
          <w:iCs/>
        </w:rPr>
        <w:t>Dyx</w:t>
      </w:r>
      <w:r>
        <w:t xml:space="preserve"> is an advanced heart rate variability (HRV) metric that strongly associates with myocardial ischemia and future adverse outcomes.</w:t>
      </w:r>
      <w:r>
        <w:fldChar w:fldCharType="begin" w:fldLock="1"/>
      </w:r>
      <w:r w:rsidR="00FD1E18">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4f5bcf8d-711e-49a3-9ee3-f914ec7e1961"]},{"id":"ITEM-2","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2","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mendeley":{"formattedCitation":"&lt;sup&gt;19,20&lt;/sup&gt;","plainTextFormattedCitation":"19,20","previouslyFormattedCitation":"&lt;sup&gt;19,20&lt;/sup&gt;"},"properties":{"noteIndex":0},"schema":"https://github.com/citation-style-language/schema/raw/master/csl-citation.json"}</w:instrText>
      </w:r>
      <w:r>
        <w:fldChar w:fldCharType="separate"/>
      </w:r>
      <w:r w:rsidR="00FD1E18" w:rsidRPr="00FD1E18">
        <w:rPr>
          <w:noProof/>
          <w:vertAlign w:val="superscript"/>
        </w:rPr>
        <w:t>19,20</w:t>
      </w:r>
      <w:r>
        <w:fldChar w:fldCharType="end"/>
      </w:r>
      <w:r>
        <w:t xml:space="preserve"> HRV is an accepted measure of cardiac autonomic activity, which is the integration of the multiple levels of sympathetic and parasympathetic efferent input at the level of the sinoatrial node.</w:t>
      </w:r>
      <w:r w:rsidRPr="00252CB1">
        <w:t xml:space="preserve"> </w:t>
      </w:r>
      <w:r w:rsidRPr="00460EC5">
        <w:fldChar w:fldCharType="begin" w:fldLock="1"/>
      </w:r>
      <w:r w:rsidR="00FD1E18">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Pr="00460EC5">
        <w:fldChar w:fldCharType="separate"/>
      </w:r>
      <w:r w:rsidR="00FD1E18" w:rsidRPr="00FD1E18">
        <w:rPr>
          <w:noProof/>
          <w:vertAlign w:val="superscript"/>
        </w:rPr>
        <w:t>15,16</w:t>
      </w:r>
      <w:r w:rsidRPr="00460EC5">
        <w:fldChar w:fldCharType="end"/>
      </w:r>
      <w:r>
        <w:t xml:space="preserve"> </w:t>
      </w:r>
      <w:r w:rsidRPr="00252CB1">
        <w:rPr>
          <w:i/>
          <w:iCs/>
        </w:rPr>
        <w:t>D</w:t>
      </w:r>
      <w:r w:rsidRPr="003A7937">
        <w:rPr>
          <w:i/>
        </w:rPr>
        <w:t>yx</w:t>
      </w:r>
      <w:r>
        <w:t xml:space="preserve"> is derived from heart rate time series analysis and measures the variability and randomness of the heart rhythm. </w:t>
      </w:r>
      <w:r w:rsidRPr="003A7937">
        <w:rPr>
          <w:i/>
        </w:rPr>
        <w:t>Dyx</w:t>
      </w:r>
      <w:r>
        <w:t xml:space="preserve"> is generated through the multipole method analysis of Poincaré plot, in which beat-to-beat (RR) interval lengths are plotted as a function of prior RR intervals to form an ellipse, as seen in our prior work (</w:t>
      </w:r>
      <w:r w:rsidRPr="003A7937">
        <w:rPr>
          <w:b/>
        </w:rPr>
        <w:t xml:space="preserve">Figure </w:t>
      </w:r>
      <w:r w:rsidR="00DD4B10">
        <w:rPr>
          <w:b/>
        </w:rPr>
        <w:t>D</w:t>
      </w:r>
      <w:r w:rsidRPr="003A7937">
        <w:rPr>
          <w:b/>
        </w:rPr>
        <w:t>1</w:t>
      </w:r>
      <w:r w:rsidRPr="006858D3">
        <w:t>).</w:t>
      </w:r>
      <w:r>
        <w:fldChar w:fldCharType="begin" w:fldLock="1"/>
      </w:r>
      <w:r w:rsidR="00FD1E18">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3bffdd9f-4ec1-4cb8-a844-1cab742c4883"]}],"mendeley":{"formattedCitation":"&lt;sup&gt;44&lt;/sup&gt;","plainTextFormattedCitation":"44","previouslyFormattedCitation":"&lt;sup&gt;44&lt;/sup&gt;"},"properties":{"noteIndex":0},"schema":"https://github.com/citation-style-language/schema/raw/master/csl-citation.json"}</w:instrText>
      </w:r>
      <w:r>
        <w:fldChar w:fldCharType="separate"/>
      </w:r>
      <w:r w:rsidR="00FD1E18" w:rsidRPr="00FD1E18">
        <w:rPr>
          <w:noProof/>
          <w:vertAlign w:val="superscript"/>
        </w:rPr>
        <w:t>44</w:t>
      </w:r>
      <w:r>
        <w:fldChar w:fldCharType="end"/>
      </w:r>
      <w:r>
        <w:t xml:space="preserve"> </w:t>
      </w:r>
      <w:r w:rsidRPr="003A7937">
        <w:rPr>
          <w:i/>
        </w:rPr>
        <w:t>Dyx</w:t>
      </w:r>
      <w:r>
        <w:t xml:space="preserve"> is calculated as the ratio of the kurtosis along the y-axis and the x-axis of the, better capturing the density of heart beats and thus including non-linear features of heart rate dynamics.</w:t>
      </w:r>
      <w:r>
        <w:fldChar w:fldCharType="begin" w:fldLock="1"/>
      </w:r>
      <w:r w:rsidR="00FD1E18">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8d290a0a-0a11-47ed-baf5-44960f9201ca"]}],"mendeley":{"formattedCitation":"&lt;sup&gt;17,18&lt;/sup&gt;","plainTextFormattedCitation":"17,18","previouslyFormattedCitation":"&lt;sup&gt;17,18&lt;/sup&gt;"},"properties":{"noteIndex":0},"schema":"https://github.com/citation-style-language/schema/raw/master/csl-citation.json"}</w:instrText>
      </w:r>
      <w:r>
        <w:fldChar w:fldCharType="separate"/>
      </w:r>
      <w:r w:rsidR="00FD1E18" w:rsidRPr="00FD1E18">
        <w:rPr>
          <w:noProof/>
          <w:vertAlign w:val="superscript"/>
        </w:rPr>
        <w:t>17,18</w:t>
      </w:r>
      <w:r>
        <w:fldChar w:fldCharType="end"/>
      </w:r>
      <w:r>
        <w:t xml:space="preserve"> Low </w:t>
      </w:r>
      <w:r w:rsidRPr="00252CB1">
        <w:rPr>
          <w:i/>
          <w:iCs/>
        </w:rPr>
        <w:t>Dyx</w:t>
      </w:r>
      <w:r>
        <w:t xml:space="preserve"> </w:t>
      </w:r>
      <w:r w:rsidR="00EF3C0B">
        <w:rPr>
          <w:noProof/>
        </w:rPr>
        <w:lastRenderedPageBreak/>
        <mc:AlternateContent>
          <mc:Choice Requires="wpg">
            <w:drawing>
              <wp:anchor distT="0" distB="0" distL="114300" distR="114300" simplePos="0" relativeHeight="251668480" behindDoc="1" locked="0" layoutInCell="1" allowOverlap="1" wp14:anchorId="5B22E6BF" wp14:editId="0BD8AF1A">
                <wp:simplePos x="0" y="0"/>
                <wp:positionH relativeFrom="margin">
                  <wp:posOffset>2202180</wp:posOffset>
                </wp:positionH>
                <wp:positionV relativeFrom="paragraph">
                  <wp:posOffset>0</wp:posOffset>
                </wp:positionV>
                <wp:extent cx="4570095" cy="3543300"/>
                <wp:effectExtent l="0" t="0" r="0" b="0"/>
                <wp:wrapTight wrapText="bothSides">
                  <wp:wrapPolygon edited="0">
                    <wp:start x="540" y="0"/>
                    <wp:lineTo x="540" y="3716"/>
                    <wp:lineTo x="0" y="5574"/>
                    <wp:lineTo x="0" y="8594"/>
                    <wp:lineTo x="180" y="9290"/>
                    <wp:lineTo x="540" y="9290"/>
                    <wp:lineTo x="540" y="13819"/>
                    <wp:lineTo x="1080" y="14865"/>
                    <wp:lineTo x="1531" y="14865"/>
                    <wp:lineTo x="1531" y="21484"/>
                    <wp:lineTo x="21339" y="21484"/>
                    <wp:lineTo x="21429" y="0"/>
                    <wp:lineTo x="540" y="0"/>
                  </wp:wrapPolygon>
                </wp:wrapTight>
                <wp:docPr id="19" name="Group 19"/>
                <wp:cNvGraphicFramePr/>
                <a:graphic xmlns:a="http://schemas.openxmlformats.org/drawingml/2006/main">
                  <a:graphicData uri="http://schemas.microsoft.com/office/word/2010/wordprocessingGroup">
                    <wpg:wgp>
                      <wpg:cNvGrpSpPr/>
                      <wpg:grpSpPr>
                        <a:xfrm>
                          <a:off x="0" y="0"/>
                          <a:ext cx="4570095" cy="3543300"/>
                          <a:chOff x="607998" y="0"/>
                          <a:chExt cx="4570661" cy="3543300"/>
                        </a:xfrm>
                      </wpg:grpSpPr>
                      <wpg:grpSp>
                        <wpg:cNvPr id="2" name="Group 2"/>
                        <wpg:cNvGrpSpPr/>
                        <wpg:grpSpPr>
                          <a:xfrm>
                            <a:off x="766044" y="0"/>
                            <a:ext cx="4412615" cy="3543300"/>
                            <a:chOff x="47769" y="-50597"/>
                            <a:chExt cx="4414819" cy="3549166"/>
                          </a:xfrm>
                        </wpg:grpSpPr>
                        <pic:pic xmlns:pic="http://schemas.openxmlformats.org/drawingml/2006/picture">
                          <pic:nvPicPr>
                            <pic:cNvPr id="1" name="Picture 1"/>
                            <pic:cNvPicPr>
                              <a:picLocks noChangeAspect="1"/>
                            </pic:cNvPicPr>
                          </pic:nvPicPr>
                          <pic:blipFill rotWithShape="1">
                            <a:blip r:embed="rId6" cstate="print">
                              <a:extLst>
                                <a:ext uri="{28A0092B-C50C-407E-A947-70E740481C1C}">
                                  <a14:useLocalDpi xmlns:a14="http://schemas.microsoft.com/office/drawing/2010/main" val="0"/>
                                </a:ext>
                              </a:extLst>
                            </a:blip>
                            <a:srcRect l="3026" t="8127" r="3496" b="3349"/>
                            <a:stretch/>
                          </pic:blipFill>
                          <pic:spPr>
                            <a:xfrm>
                              <a:off x="47769" y="-50597"/>
                              <a:ext cx="4361732" cy="2334322"/>
                            </a:xfrm>
                            <a:prstGeom prst="rect">
                              <a:avLst/>
                            </a:prstGeom>
                          </pic:spPr>
                        </pic:pic>
                        <wps:wsp>
                          <wps:cNvPr id="217" name="Text Box 2"/>
                          <wps:cNvSpPr txBox="1">
                            <a:spLocks noChangeArrowheads="1"/>
                          </wps:cNvSpPr>
                          <wps:spPr bwMode="auto">
                            <a:xfrm>
                              <a:off x="159136" y="2348830"/>
                              <a:ext cx="4303452" cy="114973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933F36" w14:textId="77777777" w:rsidR="007D164B" w:rsidRPr="003A7937" w:rsidRDefault="007D164B" w:rsidP="007D164B">
                                <w:pPr>
                                  <w:rPr>
                                    <w:sz w:val="16"/>
                                    <w:szCs w:val="16"/>
                                  </w:rPr>
                                </w:pPr>
                                <w:r w:rsidRPr="003A7937">
                                  <w:rPr>
                                    <w:sz w:val="16"/>
                                    <w:szCs w:val="16"/>
                                  </w:rPr>
                                  <w:t>Figure 1. The two Poincaré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1FECA015" w14:textId="77777777" w:rsidR="007D164B" w:rsidRDefault="007D164B" w:rsidP="007D164B"/>
                            </w:txbxContent>
                          </wps:txbx>
                          <wps:bodyPr rot="0" vert="horz" wrap="square" lIns="91440" tIns="45720" rIns="91440" bIns="45720" anchor="t" anchorCtr="0">
                            <a:noAutofit/>
                          </wps:bodyPr>
                        </wps:wsp>
                      </wpg:grpSp>
                      <wps:wsp>
                        <wps:cNvPr id="14" name="Text Box 2"/>
                        <wps:cNvSpPr txBox="1">
                          <a:spLocks noChangeArrowheads="1"/>
                        </wps:cNvSpPr>
                        <wps:spPr bwMode="auto">
                          <a:xfrm>
                            <a:off x="1549169" y="2286000"/>
                            <a:ext cx="777875" cy="187960"/>
                          </a:xfrm>
                          <a:prstGeom prst="rect">
                            <a:avLst/>
                          </a:prstGeom>
                          <a:noFill/>
                          <a:ln w="9525">
                            <a:noFill/>
                            <a:miter lim="800000"/>
                            <a:headEnd/>
                            <a:tailEnd/>
                          </a:ln>
                        </wps:spPr>
                        <wps:txbx>
                          <w:txbxContent>
                            <w:p w14:paraId="7B764F25" w14:textId="13F36759" w:rsidR="008C7B19" w:rsidRPr="008C7B19" w:rsidRDefault="008C7B19" w:rsidP="008C7B19">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s:wsp>
                        <wps:cNvPr id="16" name="Text Box 2"/>
                        <wps:cNvSpPr txBox="1">
                          <a:spLocks noChangeArrowheads="1"/>
                        </wps:cNvSpPr>
                        <wps:spPr bwMode="auto">
                          <a:xfrm>
                            <a:off x="3694840" y="2286000"/>
                            <a:ext cx="777875" cy="187960"/>
                          </a:xfrm>
                          <a:prstGeom prst="rect">
                            <a:avLst/>
                          </a:prstGeom>
                          <a:noFill/>
                          <a:ln w="9525">
                            <a:noFill/>
                            <a:miter lim="800000"/>
                            <a:headEnd/>
                            <a:tailEnd/>
                          </a:ln>
                        </wps:spPr>
                        <wps:txbx>
                          <w:txbxContent>
                            <w:p w14:paraId="05689AFC"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s:wsp>
                        <wps:cNvPr id="17" name="Text Box 2"/>
                        <wps:cNvSpPr txBox="1">
                          <a:spLocks noChangeArrowheads="1"/>
                        </wps:cNvSpPr>
                        <wps:spPr bwMode="auto">
                          <a:xfrm rot="16200000">
                            <a:off x="2458932" y="1118103"/>
                            <a:ext cx="777874" cy="188594"/>
                          </a:xfrm>
                          <a:prstGeom prst="rect">
                            <a:avLst/>
                          </a:prstGeom>
                          <a:noFill/>
                          <a:ln w="9525">
                            <a:noFill/>
                            <a:miter lim="800000"/>
                            <a:headEnd/>
                            <a:tailEnd/>
                          </a:ln>
                        </wps:spPr>
                        <wps:txbx>
                          <w:txbxContent>
                            <w:p w14:paraId="53D5CCEA"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s:wsp>
                        <wps:cNvPr id="18" name="Text Box 2"/>
                        <wps:cNvSpPr txBox="1">
                          <a:spLocks noChangeArrowheads="1"/>
                        </wps:cNvSpPr>
                        <wps:spPr bwMode="auto">
                          <a:xfrm rot="16200000">
                            <a:off x="313358" y="1104522"/>
                            <a:ext cx="777874" cy="188594"/>
                          </a:xfrm>
                          <a:prstGeom prst="rect">
                            <a:avLst/>
                          </a:prstGeom>
                          <a:noFill/>
                          <a:ln w="9525">
                            <a:noFill/>
                            <a:miter lim="800000"/>
                            <a:headEnd/>
                            <a:tailEnd/>
                          </a:ln>
                        </wps:spPr>
                        <wps:txbx>
                          <w:txbxContent>
                            <w:p w14:paraId="1816BBE4"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wps:txbx>
                        <wps:bodyPr rot="0" vert="horz" wrap="square" lIns="91440" tIns="45720" rIns="91440" bIns="45720" anchor="t" anchorCtr="0">
                          <a:spAutoFit/>
                        </wps:bodyPr>
                      </wps:wsp>
                    </wpg:wgp>
                  </a:graphicData>
                </a:graphic>
              </wp:anchor>
            </w:drawing>
          </mc:Choice>
          <mc:Fallback>
            <w:pict>
              <v:group w14:anchorId="5B22E6BF" id="Group 19" o:spid="_x0000_s1026" style="position:absolute;margin-left:173.4pt;margin-top:0;width:359.85pt;height:279pt;z-index:-251648000;mso-position-horizontal-relative:margin" coordorigin="6079" coordsize="45706,3543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1T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">
                <v:group id="Group 2" o:spid="_x0000_s1027" style="position:absolute;left:7660;width:44126;height:35433" coordorigin="477,-505" coordsize="44148,354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477;top:-505;width:43618;height:23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">
                    <v:imagedata r:id="rId7" o:title="" croptop="5326f" cropbottom="2195f" cropleft="1983f" cropright="2291f"/>
                  </v:shape>
                  <v:shapetype id="_x0000_t202" coordsize="21600,21600" o:spt="202" path="m,l,21600r21600,l21600,xe">
                    <v:stroke joinstyle="miter"/>
                    <v:path gradientshapeok="t" o:connecttype="rect"/>
                  </v:shapetype>
                  <v:shape id="Text Box 2" o:spid="_x0000_s1029" type="#_x0000_t202" style="position:absolute;left:1591;top:23488;width:43034;height:11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4933F36" w14:textId="77777777" w:rsidR="007D164B" w:rsidRPr="003A7937" w:rsidRDefault="007D164B" w:rsidP="007D164B">
                          <w:pPr>
                            <w:rPr>
                              <w:sz w:val="16"/>
                              <w:szCs w:val="16"/>
                            </w:rPr>
                          </w:pPr>
                          <w:r w:rsidRPr="003A7937">
                            <w:rPr>
                              <w:sz w:val="16"/>
                              <w:szCs w:val="16"/>
                            </w:rPr>
                            <w:t>Figure 1. The two Poincaré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1FECA015" w14:textId="77777777" w:rsidR="007D164B" w:rsidRDefault="007D164B" w:rsidP="007D164B"/>
                      </w:txbxContent>
                    </v:textbox>
                  </v:shape>
                </v:group>
                <v:shape id="Text Box 2" o:spid="_x0000_s1030" type="#_x0000_t202" style="position:absolute;left:15491;top:22860;width:7779;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7B764F25" w14:textId="13F36759" w:rsidR="008C7B19" w:rsidRPr="008C7B19" w:rsidRDefault="008C7B19" w:rsidP="008C7B19">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v:shape id="Text Box 2" o:spid="_x0000_s1031" type="#_x0000_t202" style="position:absolute;left:36948;top:22860;width:7779;height:18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05689AFC"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v:shape id="Text Box 2" o:spid="_x0000_s1032" type="#_x0000_t202" style="position:absolute;left:24588;top:11181;width:7779;height:188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" filled="f" stroked="f">
                  <v:textbox style="mso-fit-shape-to-text:t">
                    <w:txbxContent>
                      <w:p w14:paraId="53D5CCEA"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v:shape id="Text Box 2" o:spid="_x0000_s1033" type="#_x0000_t202" style="position:absolute;left:3132;top:11045;width:7779;height:188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" filled="f" stroked="f">
                  <v:textbox style="mso-fit-shape-to-text:t">
                    <w:txbxContent>
                      <w:p w14:paraId="1816BBE4" w14:textId="77777777" w:rsidR="00EF3C0B" w:rsidRPr="008C7B19" w:rsidRDefault="00EF3C0B" w:rsidP="00EF3C0B">
                        <w:pPr>
                          <w:jc w:val="center"/>
                          <w:rPr>
                            <w:sz w:val="12"/>
                            <w:szCs w:val="12"/>
                          </w:rPr>
                        </w:pPr>
                        <w:r>
                          <w:rPr>
                            <w:sz w:val="12"/>
                            <w:szCs w:val="12"/>
                          </w:rPr>
                          <w:t>RR</w:t>
                        </w:r>
                        <w:r w:rsidRPr="008C7B19">
                          <w:rPr>
                            <w:sz w:val="12"/>
                            <w:szCs w:val="12"/>
                          </w:rPr>
                          <w:t xml:space="preserve"> interval (</w:t>
                        </w:r>
                        <w:proofErr w:type="spellStart"/>
                        <w:r w:rsidRPr="008C7B19">
                          <w:rPr>
                            <w:sz w:val="12"/>
                            <w:szCs w:val="12"/>
                          </w:rPr>
                          <w:t>ms</w:t>
                        </w:r>
                        <w:proofErr w:type="spellEnd"/>
                        <w:r w:rsidRPr="008C7B19">
                          <w:rPr>
                            <w:sz w:val="12"/>
                            <w:szCs w:val="12"/>
                          </w:rPr>
                          <w:t>)</w:t>
                        </w:r>
                      </w:p>
                    </w:txbxContent>
                  </v:textbox>
                </v:shape>
                <w10:wrap type="tight" anchorx="margin"/>
              </v:group>
            </w:pict>
          </mc:Fallback>
        </mc:AlternateContent>
      </w:r>
      <w:r>
        <w:t>predicts ventricular dysrhythmia and cardiovascular mortality after myocardial infarction, with a hazard ratio of 2.4 (95% CI 1.5 – 3.8).</w:t>
      </w:r>
      <w:r w:rsidRPr="00460EC5">
        <w:fldChar w:fldCharType="begin" w:fldLock="1"/>
      </w:r>
      <w:r w:rsidR="00FD1E18">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18,19&lt;/sup&gt;","plainTextFormattedCitation":"18,19","previouslyFormattedCitation":"&lt;sup&gt;18,19&lt;/sup&gt;"},"properties":{"noteIndex":0},"schema":"https://github.com/citation-style-language/schema/raw/master/csl-citation.json"}</w:instrText>
      </w:r>
      <w:r w:rsidRPr="00460EC5">
        <w:fldChar w:fldCharType="separate"/>
      </w:r>
      <w:r w:rsidR="00FD1E18" w:rsidRPr="00FD1E18">
        <w:rPr>
          <w:noProof/>
          <w:vertAlign w:val="superscript"/>
        </w:rPr>
        <w:t>18,19</w:t>
      </w:r>
      <w:r w:rsidRPr="00460EC5">
        <w:fldChar w:fldCharType="end"/>
      </w:r>
      <w:r>
        <w:t xml:space="preserve"> In addition, individuals with chest pain and low </w:t>
      </w:r>
      <w:r w:rsidRPr="00252CB1">
        <w:rPr>
          <w:i/>
          <w:iCs/>
        </w:rPr>
        <w:t>Dyx</w:t>
      </w:r>
      <w:r>
        <w:t xml:space="preserve"> had an odds ratio of 8 (95% CI 3.1 – 23.9) for having abnormal exercise stress test results.</w:t>
      </w:r>
      <w:r>
        <w:fldChar w:fldCharType="begin" w:fldLock="1"/>
      </w:r>
      <w:r w:rsidR="00FD1E1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0,21&lt;/sup&gt;","plainTextFormattedCitation":"20,21","previouslyFormattedCitation":"&lt;sup&gt;20,21&lt;/sup&gt;"},"properties":{"noteIndex":0},"schema":"https://github.com/citation-style-language/schema/raw/master/csl-citation.json"}</w:instrText>
      </w:r>
      <w:r>
        <w:fldChar w:fldCharType="separate"/>
      </w:r>
      <w:r w:rsidR="00FD1E18" w:rsidRPr="00FD1E18">
        <w:rPr>
          <w:noProof/>
          <w:vertAlign w:val="superscript"/>
        </w:rPr>
        <w:t>20,21</w:t>
      </w:r>
      <w:r>
        <w:fldChar w:fldCharType="end"/>
      </w:r>
      <w:r>
        <w:t xml:space="preserve"> </w:t>
      </w:r>
      <w:r w:rsidRPr="00460EC5">
        <w:t xml:space="preserve">This makes </w:t>
      </w:r>
      <w:r w:rsidRPr="00460EC5">
        <w:rPr>
          <w:i/>
          <w:iCs/>
        </w:rPr>
        <w:t>Dyx</w:t>
      </w:r>
      <w:r w:rsidRPr="00460EC5">
        <w:t xml:space="preserve"> a strong candidate for assessing ANS dysfunction in our pro</w:t>
      </w:r>
      <w:r>
        <w:t>posal.</w:t>
      </w:r>
    </w:p>
    <w:p w14:paraId="56787D7F" w14:textId="77777777" w:rsidR="007D164B" w:rsidRPr="00616BA2" w:rsidRDefault="007D164B" w:rsidP="007D164B">
      <w:pPr>
        <w:rPr>
          <w:sz w:val="12"/>
          <w:szCs w:val="12"/>
        </w:rPr>
      </w:pPr>
    </w:p>
    <w:p w14:paraId="67735B28" w14:textId="00205D91" w:rsidR="007D164B" w:rsidRDefault="007D164B" w:rsidP="007D164B">
      <w:pPr>
        <w:pStyle w:val="Heading2"/>
      </w:pPr>
      <w:r>
        <w:t>Preliminary Data Supporting HRV as a Marker of CAD and Depression</w:t>
      </w:r>
    </w:p>
    <w:p w14:paraId="4F7D0E8F" w14:textId="77777777" w:rsidR="007D164B" w:rsidRPr="00616BA2" w:rsidRDefault="007D164B" w:rsidP="007D164B">
      <w:pPr>
        <w:rPr>
          <w:sz w:val="12"/>
          <w:szCs w:val="12"/>
        </w:rPr>
      </w:pPr>
    </w:p>
    <w:p w14:paraId="0BA4558D" w14:textId="793F0B19" w:rsidR="007D164B" w:rsidRDefault="007D164B" w:rsidP="007D164B">
      <w:pPr>
        <w:rPr>
          <w:color w:val="000000" w:themeColor="text1"/>
        </w:rPr>
      </w:pPr>
      <w:r>
        <w:t xml:space="preserve">We recently found that in a cohort of 276 twins without known CAD, </w:t>
      </w:r>
      <w:r w:rsidRPr="004F5E2F">
        <w:rPr>
          <w:u w:val="single"/>
        </w:rPr>
        <w:t xml:space="preserve">low </w:t>
      </w:r>
      <w:r w:rsidRPr="004F5E2F">
        <w:rPr>
          <w:i/>
          <w:u w:val="single"/>
        </w:rPr>
        <w:t>Dyx</w:t>
      </w:r>
      <w:r w:rsidRPr="004F5E2F">
        <w:rPr>
          <w:u w:val="single"/>
        </w:rPr>
        <w:t xml:space="preserve"> in the morning hours </w:t>
      </w:r>
      <w:r>
        <w:rPr>
          <w:color w:val="000000" w:themeColor="text1"/>
          <w:u w:val="single"/>
        </w:rPr>
        <w:t>associated with</w:t>
      </w:r>
      <w:r w:rsidRPr="00625215">
        <w:rPr>
          <w:color w:val="000000" w:themeColor="text1"/>
          <w:u w:val="single"/>
        </w:rPr>
        <w:t xml:space="preserve"> a 12-fold increase in the odds of abnormal MPI</w:t>
      </w:r>
      <w:r>
        <w:rPr>
          <w:color w:val="000000" w:themeColor="text1"/>
          <w:u w:val="single"/>
        </w:rPr>
        <w:t xml:space="preserve"> (95% CI, 1.2 – 111.4) and a 13% decreased coronary flow reserve (</w:t>
      </w:r>
      <w:r w:rsidRPr="006858D3">
        <w:rPr>
          <w:b/>
          <w:color w:val="000000" w:themeColor="text1"/>
          <w:u w:val="single"/>
        </w:rPr>
        <w:t xml:space="preserve">Table </w:t>
      </w:r>
      <w:r w:rsidR="00DD4B10">
        <w:rPr>
          <w:b/>
          <w:color w:val="000000" w:themeColor="text1"/>
          <w:u w:val="single"/>
        </w:rPr>
        <w:t>D</w:t>
      </w:r>
      <w:r w:rsidRPr="006858D3">
        <w:rPr>
          <w:b/>
          <w:color w:val="000000" w:themeColor="text1"/>
          <w:u w:val="single"/>
        </w:rPr>
        <w:t>1</w:t>
      </w:r>
      <w:r>
        <w:rPr>
          <w:color w:val="000000" w:themeColor="text1"/>
          <w:u w:val="single"/>
        </w:rPr>
        <w:t>)</w:t>
      </w:r>
      <w:r w:rsidRPr="00625215">
        <w:rPr>
          <w:color w:val="000000" w:themeColor="text1"/>
        </w:rPr>
        <w:t>.</w:t>
      </w:r>
      <w:r w:rsidRPr="00625215">
        <w:rPr>
          <w:color w:val="000000" w:themeColor="text1"/>
        </w:rPr>
        <w:fldChar w:fldCharType="begin" w:fldLock="1"/>
      </w:r>
      <w:r w:rsidR="00FD1E1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45</w:t>
      </w:r>
      <w:r w:rsidRPr="00625215">
        <w:rPr>
          <w:color w:val="000000" w:themeColor="text1"/>
        </w:rPr>
        <w:fldChar w:fldCharType="end"/>
      </w:r>
      <w:r>
        <w:rPr>
          <w:color w:val="000000" w:themeColor="text1"/>
        </w:rPr>
        <w:t xml:space="preserve"> </w:t>
      </w:r>
      <w:r w:rsidR="00CA5E38">
        <w:rPr>
          <w:color w:val="000000" w:themeColor="text1"/>
        </w:rPr>
        <w:t>This relationship was not explained by traditional risk factors. We have also investigated HRV with stress metrics. Preliminary</w:t>
      </w:r>
      <w:r>
        <w:rPr>
          <w:color w:val="000000" w:themeColor="text1"/>
        </w:rPr>
        <w:t xml:space="preserve"> analysis</w:t>
      </w:r>
      <w:r w:rsidR="00CA5E38">
        <w:rPr>
          <w:color w:val="000000" w:themeColor="text1"/>
        </w:rPr>
        <w:t xml:space="preserve"> from our </w:t>
      </w:r>
      <w:proofErr w:type="gramStart"/>
      <w:r w:rsidR="00CA5E38">
        <w:rPr>
          <w:color w:val="000000" w:themeColor="text1"/>
        </w:rPr>
        <w:t>twins</w:t>
      </w:r>
      <w:proofErr w:type="gramEnd"/>
      <w:r w:rsidR="00CA5E38">
        <w:rPr>
          <w:color w:val="000000" w:themeColor="text1"/>
        </w:rPr>
        <w:t xml:space="preserve"> cohort</w:t>
      </w:r>
      <w:r>
        <w:rPr>
          <w:color w:val="000000" w:themeColor="text1"/>
        </w:rPr>
        <w:t xml:space="preserve"> </w:t>
      </w:r>
      <w:r w:rsidR="00CA5E38">
        <w:rPr>
          <w:color w:val="000000" w:themeColor="text1"/>
        </w:rPr>
        <w:t>found</w:t>
      </w:r>
      <w:r>
        <w:rPr>
          <w:color w:val="000000" w:themeColor="text1"/>
        </w:rPr>
        <w:t xml:space="preserve"> </w:t>
      </w:r>
      <w:r w:rsidRPr="00E1428A">
        <w:rPr>
          <w:i/>
          <w:color w:val="000000" w:themeColor="text1"/>
        </w:rPr>
        <w:t>Dyx</w:t>
      </w:r>
      <w:r>
        <w:rPr>
          <w:color w:val="000000" w:themeColor="text1"/>
        </w:rPr>
        <w:t xml:space="preserve"> associated with depressive symptoms. In a separate analysis in </w:t>
      </w:r>
      <w:r w:rsidRPr="00625215">
        <w:rPr>
          <w:color w:val="000000" w:themeColor="text1"/>
        </w:rPr>
        <w:t xml:space="preserve">the Atherosclerotic Risk </w:t>
      </w:r>
      <w:proofErr w:type="gramStart"/>
      <w:r w:rsidRPr="00625215">
        <w:rPr>
          <w:color w:val="000000" w:themeColor="text1"/>
        </w:rPr>
        <w:t>In</w:t>
      </w:r>
      <w:proofErr w:type="gramEnd"/>
      <w:r w:rsidRPr="00625215">
        <w:rPr>
          <w:color w:val="000000" w:themeColor="text1"/>
        </w:rPr>
        <w:t xml:space="preserve"> Communities (ARIC) study, </w:t>
      </w:r>
      <w:r>
        <w:rPr>
          <w:color w:val="000000" w:themeColor="text1"/>
        </w:rPr>
        <w:t>we found somatic depressive symptoms</w:t>
      </w:r>
      <w:r w:rsidR="00CA5E38">
        <w:rPr>
          <w:color w:val="000000" w:themeColor="text1"/>
        </w:rPr>
        <w:t xml:space="preserve"> (specifically vital fatigue)</w:t>
      </w:r>
      <w:r>
        <w:rPr>
          <w:color w:val="000000" w:themeColor="text1"/>
        </w:rPr>
        <w:t xml:space="preserve"> were associated with persistent and robust decreases in </w:t>
      </w:r>
      <w:r w:rsidR="00CA5E38">
        <w:rPr>
          <w:color w:val="000000" w:themeColor="text1"/>
        </w:rPr>
        <w:t xml:space="preserve">related </w:t>
      </w:r>
      <w:r>
        <w:rPr>
          <w:color w:val="000000" w:themeColor="text1"/>
        </w:rPr>
        <w:t>HRV</w:t>
      </w:r>
      <w:r w:rsidR="00CA5E38">
        <w:rPr>
          <w:color w:val="000000" w:themeColor="text1"/>
        </w:rPr>
        <w:t xml:space="preserve"> metrics</w:t>
      </w:r>
      <w:r>
        <w:rPr>
          <w:color w:val="000000" w:themeColor="text1"/>
        </w:rPr>
        <w:t>, supporting the biological derangements that occur in depression.</w:t>
      </w:r>
    </w:p>
    <w:p w14:paraId="3A72AE48" w14:textId="61248314" w:rsidR="007D164B" w:rsidRPr="00616BA2" w:rsidRDefault="007D164B" w:rsidP="007D164B">
      <w:pPr>
        <w:rPr>
          <w:sz w:val="12"/>
          <w:szCs w:val="12"/>
        </w:rPr>
      </w:pPr>
    </w:p>
    <w:p w14:paraId="5C94D280" w14:textId="003628C1" w:rsidR="007D164B" w:rsidRDefault="007D164B" w:rsidP="007D164B">
      <w:pPr>
        <w:jc w:val="center"/>
      </w:pPr>
      <w:r>
        <w:rPr>
          <w:noProof/>
        </w:rPr>
        <mc:AlternateContent>
          <mc:Choice Requires="wpg">
            <w:drawing>
              <wp:inline distT="0" distB="0" distL="0" distR="0" wp14:anchorId="20826415" wp14:editId="12C239F0">
                <wp:extent cx="5946775" cy="1295399"/>
                <wp:effectExtent l="0" t="0" r="0" b="635"/>
                <wp:docPr id="5" name="Group 5"/>
                <wp:cNvGraphicFramePr/>
                <a:graphic xmlns:a="http://schemas.openxmlformats.org/drawingml/2006/main">
                  <a:graphicData uri="http://schemas.microsoft.com/office/word/2010/wordprocessingGroup">
                    <wpg:wgp>
                      <wpg:cNvGrpSpPr/>
                      <wpg:grpSpPr>
                        <a:xfrm>
                          <a:off x="0" y="0"/>
                          <a:ext cx="5946775" cy="1295399"/>
                          <a:chOff x="79513" y="0"/>
                          <a:chExt cx="5947410" cy="1296056"/>
                        </a:xfrm>
                      </wpg:grpSpPr>
                      <wps:wsp>
                        <wps:cNvPr id="3" name="Text Box 2"/>
                        <wps:cNvSpPr txBox="1">
                          <a:spLocks noChangeArrowheads="1"/>
                        </wps:cNvSpPr>
                        <wps:spPr bwMode="auto">
                          <a:xfrm>
                            <a:off x="79513" y="810961"/>
                            <a:ext cx="5947410" cy="485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3C61893" w14:textId="79E2C68A" w:rsidR="007D164B" w:rsidRPr="006858D3" w:rsidRDefault="007D164B" w:rsidP="007D164B">
                              <w:pPr>
                                <w:rPr>
                                  <w:sz w:val="16"/>
                                  <w:szCs w:val="16"/>
                                </w:rPr>
                              </w:pPr>
                              <w:r w:rsidRPr="006858D3">
                                <w:rPr>
                                  <w:sz w:val="16"/>
                                  <w:szCs w:val="16"/>
                                </w:rPr>
                                <w:t xml:space="preserve">Table </w:t>
                              </w:r>
                              <w:r w:rsidR="00DD4B10">
                                <w:rPr>
                                  <w:sz w:val="16"/>
                                  <w:szCs w:val="16"/>
                                </w:rPr>
                                <w:t>D</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79513" y="0"/>
                            <a:ext cx="5947410" cy="866775"/>
                          </a:xfrm>
                          <a:prstGeom prst="rect">
                            <a:avLst/>
                          </a:prstGeom>
                          <a:noFill/>
                          <a:ln>
                            <a:noFill/>
                          </a:ln>
                        </pic:spPr>
                      </pic:pic>
                    </wpg:wgp>
                  </a:graphicData>
                </a:graphic>
              </wp:inline>
            </w:drawing>
          </mc:Choice>
          <mc:Fallback>
            <w:pict>
              <v:group w14:anchorId="20826415" id="Group 5" o:spid="_x0000_s1034" style="width:468.25pt;height:102pt;mso-position-horizontal-relative:char;mso-position-vertical-relative:line" coordorigin="795" coordsize="59474,129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">
                <v:shape id="Text Box 2" o:spid="_x0000_s1035" type="#_x0000_t202" style="position:absolute;left:795;top:8109;width:59474;height:4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53C61893" w14:textId="79E2C68A" w:rsidR="007D164B" w:rsidRPr="006858D3" w:rsidRDefault="007D164B" w:rsidP="007D164B">
                        <w:pPr>
                          <w:rPr>
                            <w:sz w:val="16"/>
                            <w:szCs w:val="16"/>
                          </w:rPr>
                        </w:pPr>
                        <w:r w:rsidRPr="006858D3">
                          <w:rPr>
                            <w:sz w:val="16"/>
                            <w:szCs w:val="16"/>
                          </w:rPr>
                          <w:t xml:space="preserve">Table </w:t>
                        </w:r>
                        <w:r w:rsidR="00DD4B10">
                          <w:rPr>
                            <w:sz w:val="16"/>
                            <w:szCs w:val="16"/>
                          </w:rPr>
                          <w:t>D</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v:textbox>
                </v:shape>
                <v:shape id="Picture 4" o:spid="_x0000_s1036" type="#_x0000_t75" style="position:absolute;left:795;width:59474;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">
                  <v:imagedata r:id="rId9" o:title=""/>
                </v:shape>
                <w10:anchorlock/>
              </v:group>
            </w:pict>
          </mc:Fallback>
        </mc:AlternateContent>
      </w:r>
    </w:p>
    <w:p w14:paraId="31CDE2DA" w14:textId="1296C1FD" w:rsidR="007D164B" w:rsidRDefault="213B268E" w:rsidP="007D164B">
      <w:r>
        <w:t xml:space="preserve">Over the course of this year, we have developed the methodologies to collect additional data as part of the Emory Biobank Study (PI </w:t>
      </w:r>
      <w:proofErr w:type="spellStart"/>
      <w:r>
        <w:t>Quyyumi</w:t>
      </w:r>
      <w:proofErr w:type="spellEnd"/>
      <w:r>
        <w:t xml:space="preserve">). Through these efforts, we have studied the relationship between HRV, depression, and CAD in 30 participants. The mean age was 63 ± 13, 3 were women, and 5 were black; 25% (n=7) had moderate to severe depressive symptoms (PHQ-9 ≥ 10), and 75% (n=21) had moderate or less depressive symptoms (PHQ-9 &lt; 10). Coronary angiography revealed that 73% (n=22) had stenosis of the coronary arteries with at least one vessel &gt; 70% stenosed, while 27% (n=8) had mild to no angiographic disease. Ambulatory ECG was collected on all patients via </w:t>
      </w:r>
      <w:proofErr w:type="spellStart"/>
      <w:r>
        <w:t>VivaLNK</w:t>
      </w:r>
      <w:proofErr w:type="spellEnd"/>
      <w:r>
        <w:t xml:space="preserve"> patch for 4 to 25 hours, and 74% were of </w:t>
      </w:r>
      <w:proofErr w:type="gramStart"/>
      <w:r>
        <w:t>sufficient</w:t>
      </w:r>
      <w:proofErr w:type="gramEnd"/>
      <w:r>
        <w:t xml:space="preserve"> quality to analyze. </w:t>
      </w:r>
    </w:p>
    <w:p w14:paraId="7C1C1AD7" w14:textId="52CC7BE2" w:rsidR="007D164B" w:rsidRPr="00A14FA9" w:rsidRDefault="007D164B" w:rsidP="213B268E">
      <w:pPr>
        <w:rPr>
          <w:sz w:val="12"/>
          <w:szCs w:val="12"/>
        </w:rPr>
      </w:pPr>
    </w:p>
    <w:p w14:paraId="77FEC213" w14:textId="121A4717" w:rsidR="007D164B" w:rsidRDefault="2BE88B24" w:rsidP="213B268E">
      <w:r>
        <w:t xml:space="preserve">In addition to </w:t>
      </w:r>
      <w:r w:rsidRPr="2BE88B24">
        <w:rPr>
          <w:i/>
          <w:iCs/>
        </w:rPr>
        <w:t>Dyx</w:t>
      </w:r>
      <w:r>
        <w:t xml:space="preserve">, which is provided to us by the company </w:t>
      </w:r>
      <w:proofErr w:type="spellStart"/>
      <w:r>
        <w:t>HeartTrends</w:t>
      </w:r>
      <w:proofErr w:type="spellEnd"/>
      <w:r>
        <w:t xml:space="preserve"> in a blinded manner, we are also able to generate other HRV measures that assess both variability and/or randomness of the heart rate. The key additional measures are high/low frequency HRV, multiscale entropy, and deceleration capacity.</w:t>
      </w:r>
      <w:r w:rsidR="009B15DA">
        <w:fldChar w:fldCharType="begin" w:fldLock="1"/>
      </w:r>
      <w:r w:rsidR="00FD1E18">
        <w:instrText>ADDIN CSL_CITATION {"citationItems":[{"id":"ITEM-1","itemData":{"DOI":"10.1016/S0140-6736(06)68735-7","ISSN":"01406736","abstract":"Background: Decreased vagal activity after myocardial infarction results in reduced heart-rate variability and increased risk of death. To distinguish between vagal and sympathetic factors that affect heart-rate variability, we used a signal-processing algorithm to separately characterise deceleration and acceleration of heart rate. We postulated that diminished deceleration-related modulation of heart rate is an important prognostic marker. Our prospective hypotheses were that deceleration capacity is a better predictor of risk than left-ventricular ejection fraction (LVEF) and standard deviation of normal-to-normal intervals (SDNN). Methods: We quantified heart rate deceleration capacity by assessing 24-h Holter recordings from a post-infarction cohort in Munich (n=1455). We blindly validated the prognostic power of deceleration capacity in post-infarction populations in London, UK (n=656), and Oulu, Finland (n=600). We tested our hypotheses by assessment of the area under the receiver-operator characteristics curve (AUC). Findings: During a median follow-up of 24 months, 70 people died in the Munich cohort and 66 in the London cohort. The Oulu cohort was followed-up for 38 months and 77 people died. In the London cohort, mean AUC of deceleration capacity was 0·80 (SD 0·03) compared with 0·67 (0·04) for LVEF and 0·69 (0·04) for SDNN. In the Oulu cohort, mean AUC of deceleration capacity was 0·74 (0·03) compared with 0·60 (0·04) for LVEF and 0·64 (0·03) for SDNN (p&lt;0·0001 for all comparisons). Stratification by dichotomised deceleration capacity was especially powerful in patients with preserved LVEF (p&lt;0·0001 in all cohorts). Interpretation: Impaired heart rate deceleration capacity is a powerful predictor of mortality after myocardial infarction and is more accurate than LVEF and the conventional measures of heart-rate variability. © 2006 Elsevier Ltd. All rights reserved.","author":[{"dropping-particle":"","family":"Bauer","given":"Axel","non-dropping-particle":"","parse-names":false,"suffix":""},{"dropping-particle":"","family":"Kantelhardt","given":"Jan W.","non-dropping-particle":"","parse-names":false,"suffix":""},{"dropping-particle":"","family":"Barthel","given":"Petra","non-dropping-particle":"","parse-names":false,"suffix":""},{"dropping-particle":"","family":"Schneider","given":"Raphael","non-dropping-particle":"","parse-names":false,"suffix":""},{"dropping-particle":"","family":"Mäkikallio","given":"Timo","non-dropping-particle":"","parse-names":false,"suffix":""},{"dropping-particle":"","family":"Ulm","given":"Kurt","non-dropping-particle":"","parse-names":false,"suffix":""},{"dropping-particle":"","family":"Hnatkova","given":"Katerina","non-dropping-particle":"","parse-names":false,"suffix":""},{"dropping-particle":"","family":"Schömig","given":"Albert","non-dropping-particle":"","parse-names":false,"suffix":""},{"dropping-particle":"","family":"Huikuri","given":"Heikki","non-dropping-particle":"","parse-names":false,"suffix":""},{"dropping-particle":"","family":"Bunde","given":"Armin","non-dropping-particle":"","parse-names":false,"suffix":""},{"dropping-particle":"","family":"Malik","given":"Marek","non-dropping-particle":"","parse-names":false,"suffix":""},{"dropping-particle":"","family":"Schmidt","given":"Georg","non-dropping-particle":"","parse-names":false,"suffix":""}],"container-title":"Lancet","id":"ITEM-1","issue":"9523","issued":{"date-parts":[["2006","5","20"]]},"page":"1674-1681","title":"Deceleration capacity of heart rate as a predictor of mortality after myocardial infarction: cohort study","type":"article-journal","volume":"367"},"uris":["http://www.mendeley.com/documents/?uuid=5b91efcb-4322-34cc-94c9-9efc7990365c"]}],"mendeley":{"formattedCitation":"&lt;sup&gt;46&lt;/sup&gt;","plainTextFormattedCitation":"46","previouslyFormattedCitation":"&lt;sup&gt;46&lt;/sup&gt;"},"properties":{"noteIndex":0},"schema":"https://github.com/citation-style-language/schema/raw/master/csl-citation.json"}</w:instrText>
      </w:r>
      <w:r w:rsidR="009B15DA">
        <w:fldChar w:fldCharType="separate"/>
      </w:r>
      <w:r w:rsidR="00FD1E18" w:rsidRPr="00FD1E18">
        <w:rPr>
          <w:noProof/>
          <w:vertAlign w:val="superscript"/>
        </w:rPr>
        <w:t>46</w:t>
      </w:r>
      <w:r w:rsidR="009B15DA">
        <w:fldChar w:fldCharType="end"/>
      </w:r>
      <w:r>
        <w:t xml:space="preserve"> They are relevant particularly because they predict adverse outcomes and also associate with stress-factors. Nonetheless, our preliminary analysis shows that Dyx has a stronger relationship with myocardial ischemia than these other measures.</w:t>
      </w:r>
    </w:p>
    <w:p w14:paraId="0E216563" w14:textId="6966CBB9" w:rsidR="007D164B" w:rsidRPr="00A14FA9" w:rsidRDefault="007D164B" w:rsidP="007D164B">
      <w:pPr>
        <w:rPr>
          <w:sz w:val="12"/>
          <w:szCs w:val="12"/>
        </w:rPr>
      </w:pPr>
    </w:p>
    <w:p w14:paraId="545C6A3D" w14:textId="7DDFE83C" w:rsidR="007D164B" w:rsidRDefault="213B268E" w:rsidP="007D164B">
      <w:r>
        <w:t xml:space="preserve">HRV was compared by the first hour of ECG after recording began, which occurred before anesthesia, sedation, or cardiac catherization occurred. When comparing HRV recordings in patients with and without depression (PHQ-9), </w:t>
      </w:r>
      <w:r w:rsidR="00D92AB9">
        <w:t>there was a significant difference in population means (mean (SD)) by two-sample t-test (p &lt; 0.05</w:t>
      </w:r>
      <w:r>
        <w:t>)</w:t>
      </w:r>
      <w:r w:rsidR="00D92AB9">
        <w:t xml:space="preserve"> with Dyx (2.16 (0.15) vs. 1.84 (0.17)), high frequency (6.03 (1.44) vs 4.44 (1.11)), and deceleration capacity (-10.74 (8.45) vs. -4.17 (2.11)).</w:t>
      </w:r>
      <w:r>
        <w:t xml:space="preserve"> When comparing long-term HRV recordings in patients with &gt;70% stenosis of any major coronary artery (CASS-70 </w:t>
      </w:r>
      <w:r w:rsidR="009B15DA">
        <w:t>≥</w:t>
      </w:r>
      <w:r>
        <w:t xml:space="preserve"> 1), </w:t>
      </w:r>
      <w:r w:rsidR="00DD4847">
        <w:t xml:space="preserve">the mean in obstructive CAD versus non-obstructive </w:t>
      </w:r>
      <w:r w:rsidR="00DD4847">
        <w:lastRenderedPageBreak/>
        <w:t xml:space="preserve">CAD was significantly different with sample entropy (1.49 (0.17) vs. 1.20 (0.16)) and with Dyx (2.59 (1.19) vs. 1.69 (0.63)). </w:t>
      </w:r>
      <w:r w:rsidR="00161389">
        <w:t>Although additional</w:t>
      </w:r>
      <w:r>
        <w:t xml:space="preserve"> data </w:t>
      </w:r>
      <w:r w:rsidR="00161389">
        <w:t>analysis is needed in a large sample size, it supports the proof of concept that</w:t>
      </w:r>
      <w:r>
        <w:t xml:space="preserve"> depression and CAD</w:t>
      </w:r>
      <w:r w:rsidR="00161389">
        <w:t xml:space="preserve"> are both associated with low HRV</w:t>
      </w:r>
      <w:r>
        <w:t xml:space="preserve">. The proposed research plan will allow us to improve the power of our study to analyze hourly effects, measure </w:t>
      </w:r>
      <w:r w:rsidRPr="213B268E">
        <w:rPr>
          <w:i/>
          <w:iCs/>
        </w:rPr>
        <w:t>Dyx</w:t>
      </w:r>
      <w:r>
        <w:t xml:space="preserve">, </w:t>
      </w:r>
      <w:r w:rsidR="00161389">
        <w:t xml:space="preserve">and </w:t>
      </w:r>
      <w:r>
        <w:t>adjust for multiple covariates (such as clinical indications for catherization)</w:t>
      </w:r>
      <w:r w:rsidR="00161389">
        <w:t>.</w:t>
      </w:r>
    </w:p>
    <w:p w14:paraId="29892916" w14:textId="33A93EFE" w:rsidR="213B268E" w:rsidRPr="00A70FA4" w:rsidRDefault="213B268E" w:rsidP="213B268E">
      <w:pPr>
        <w:rPr>
          <w:sz w:val="12"/>
          <w:szCs w:val="12"/>
        </w:rPr>
      </w:pPr>
    </w:p>
    <w:p w14:paraId="1841C37A" w14:textId="6D33F0B4" w:rsidR="213B268E" w:rsidRDefault="213B268E" w:rsidP="00A70FA4">
      <w:pPr>
        <w:pStyle w:val="Heading2"/>
      </w:pPr>
      <w:r w:rsidRPr="213B268E">
        <w:t>Sex and Age are Potentially Important Effect Modifiers of the Brain-Heart Relationship</w:t>
      </w:r>
    </w:p>
    <w:p w14:paraId="03FCF7D7" w14:textId="77777777" w:rsidR="00906A92" w:rsidRDefault="00906A92" w:rsidP="2BE88B24">
      <w:pPr>
        <w:rPr>
          <w:color w:val="000000" w:themeColor="text1"/>
          <w:sz w:val="12"/>
          <w:szCs w:val="12"/>
        </w:rPr>
      </w:pPr>
    </w:p>
    <w:p w14:paraId="49E2998E" w14:textId="60D25696" w:rsidR="2BE88B24" w:rsidRDefault="2BE88B24" w:rsidP="2BE88B24">
      <w:pPr>
        <w:rPr>
          <w:noProof/>
          <w:vertAlign w:val="superscript"/>
        </w:rPr>
      </w:pPr>
      <w:r w:rsidRPr="2BE88B24">
        <w:rPr>
          <w:color w:val="000000" w:themeColor="text1"/>
        </w:rPr>
        <w:t xml:space="preserve">The potential mechanisms behind HRV, depression, and CAD are complex and may be dependent on age, sex, and genetics. </w:t>
      </w:r>
      <w:r w:rsidRPr="2BE88B24">
        <w:rPr>
          <w:rFonts w:eastAsia="Arial"/>
        </w:rPr>
        <w:t>HRV for example has a strong association with both age and sex.</w:t>
      </w:r>
      <w:r w:rsidRPr="2BE88B24">
        <w:rPr>
          <w:rFonts w:eastAsia="Arial"/>
          <w:vertAlign w:val="superscript"/>
        </w:rPr>
        <w:t>33</w:t>
      </w:r>
      <w:r w:rsidRPr="2BE88B24">
        <w:rPr>
          <w:rFonts w:eastAsia="Arial"/>
        </w:rPr>
        <w:t xml:space="preserve"> The prognostic power of HRV Is also different for cardiac and noncardiac mortality in women versus men.</w:t>
      </w:r>
      <w:r w:rsidRPr="2BE88B24">
        <w:rPr>
          <w:color w:val="000000" w:themeColor="text1"/>
        </w:rPr>
        <w:t xml:space="preserve"> Dr. Vaccarino and Dr. Shah have shown that depressive symptoms are associated with CAD, with the finding being most prevalent in younger women (age &lt; 55 years) as compared to older women or men.</w:t>
      </w:r>
      <w:r w:rsidRPr="2BE88B24">
        <w:rPr>
          <w:noProof/>
          <w:color w:val="000000" w:themeColor="text1"/>
          <w:vertAlign w:val="superscript"/>
        </w:rPr>
        <w:t xml:space="preserve">23 </w:t>
      </w:r>
      <w:r w:rsidRPr="2BE88B24">
        <w:rPr>
          <w:color w:val="000000" w:themeColor="text1"/>
        </w:rPr>
        <w:t>Depression also leads to an increased propensity to develop myocardial ischemia due to mental stress,</w:t>
      </w:r>
      <w:r w:rsidRPr="2BE88B24">
        <w:rPr>
          <w:noProof/>
          <w:color w:val="000000" w:themeColor="text1"/>
          <w:vertAlign w:val="superscript"/>
        </w:rPr>
        <w:t>37</w:t>
      </w:r>
      <w:r w:rsidRPr="2BE88B24">
        <w:rPr>
          <w:color w:val="000000" w:themeColor="text1"/>
        </w:rPr>
        <w:t xml:space="preserve"> which in turn is more likely to develop in young women but not men.</w:t>
      </w:r>
      <w:r w:rsidRPr="2BE88B24">
        <w:rPr>
          <w:noProof/>
          <w:color w:val="000000" w:themeColor="text1"/>
          <w:vertAlign w:val="superscript"/>
        </w:rPr>
        <w:t>28</w:t>
      </w:r>
      <w:r w:rsidRPr="2BE88B24">
        <w:rPr>
          <w:color w:val="000000" w:themeColor="text1"/>
        </w:rPr>
        <w:t xml:space="preserve"> In addition, we have previously presented data showing a greater stress-related HRV response in young post-MI women vs. post-MI men.</w:t>
      </w:r>
      <w:r w:rsidR="009B15DA">
        <w:rPr>
          <w:color w:val="000000" w:themeColor="text1"/>
        </w:rPr>
        <w:fldChar w:fldCharType="begin" w:fldLock="1"/>
      </w:r>
      <w:r w:rsidR="00FD1E18">
        <w:rPr>
          <w:color w:val="000000" w:themeColor="text1"/>
        </w:rPr>
        <w:instrText>ADDIN CSL_CITATION {"citationItems":[{"id":"ITEM-1","itemData":{"DOI":"10.1161/circ.128.suppl_22.A16170","abstract":"Introduction: Young women suffer from a higher risk of adverse events after myocardial infarction and more psychosocial comorbidities than similarly-aged men. We hypothesized that an increased vulnerability in women may stem from a more adverse autonomic response to acute mental stress than men. Methods: We studied 78 post-MI patients (39 women and 39 men) age 18-59 years. Women and men were matched for age, MI type, and months since MI. All patients underwent mental stress testing with a public speech stressor, as well as conventional exercise or pharmacological testing. Autonomic function was measured via heart rate variability [high frequency (HF) and low frequency (LF) HRV] from ambulatory ECG monitoring before and during mental stress. Linear mixed models were used to estimate the effect of sex on the change in HRV between rest and stress. Results: The mean (SD) age was 50 (6) years, 45% had an ST-elevation MI, and 54% were black. The baseline mean HF HRV was higher for women than men, 5.9 (1.4) vs. 5.3 (1.0) ln(ms2), p=0.04, while baseline LF HRV was similar by sex. During the speech preparation and delivery, HF HRV decreased more in women (-83%) than men (-59%), p=0.005. LF HRV also decreased more in women (-69 % vs -37 %, p=0.046). After adjusting for race, CAD risk factors, ejection fraction, angiographic CAD severity, and medications (beta-blockers, ACE-inhibitors, and statins), this difference remained significant for both HF (p=0.01) and LF (p=0.03). Addition of depression and anti-depressants to the model did not change the relationship. The sex difference was more pronounced as age decreased, with sex-age interaction of p=0.01 for HF and 0.055 for LF. No sex differences in either HF or LF HRV were found during exercise stress. Conclusion: In young adults with recent MI, women have greater reduction in HRV than men during acute psychological stress, denoting a more adverse autonomic response to stress. The younger the age, the more pronounced the sex difference. In contrast, no differences are observed during exercise stress. Given the prognostic value of HRV, these findings may help to explain sex-based differences in post-MI outcomes particularly for younger women.","author":[{"dropping-particle":"","family":"Amit J Shah, Pratik M Pimple, Cherie Rooks, Rachel Lampert, Ijeom Ibeanu, Nancy Murrah, J. Douglas Bremner, Paolo Raggi","given":"and Viola Vaccarino","non-dropping-particle":"","parse-names":false,"suffix":""}],"id":"ITEM-1","issued":{"date-parts":[["2013"]]},"title":"Abstract 16170: Autonomic Effects of Acute Psychological Stress Are Greater in Young Women Than Men After Myocardial Infarction | Circulation","type":"paper-conference"},"uris":["http://www.mendeley.com/documents/?uuid=e6107023-d1ca-343c-892f-da644aef850e"]}],"mendeley":{"formattedCitation":"&lt;sup&gt;47&lt;/sup&gt;","plainTextFormattedCitation":"47","previouslyFormattedCitation":"&lt;sup&gt;47&lt;/sup&gt;"},"properties":{"noteIndex":0},"schema":"https://github.com/citation-style-language/schema/raw/master/csl-citation.json"}</w:instrText>
      </w:r>
      <w:r w:rsidR="009B15DA">
        <w:rPr>
          <w:color w:val="000000" w:themeColor="text1"/>
        </w:rPr>
        <w:fldChar w:fldCharType="separate"/>
      </w:r>
      <w:r w:rsidR="00FD1E18" w:rsidRPr="00FD1E18">
        <w:rPr>
          <w:noProof/>
          <w:color w:val="000000" w:themeColor="text1"/>
          <w:vertAlign w:val="superscript"/>
        </w:rPr>
        <w:t>47</w:t>
      </w:r>
      <w:r w:rsidR="009B15DA">
        <w:rPr>
          <w:color w:val="000000" w:themeColor="text1"/>
        </w:rPr>
        <w:fldChar w:fldCharType="end"/>
      </w:r>
    </w:p>
    <w:p w14:paraId="684BE6C9" w14:textId="77777777" w:rsidR="00A70FA4" w:rsidRPr="00A70FA4" w:rsidRDefault="00A70FA4" w:rsidP="00A70FA4">
      <w:pPr>
        <w:rPr>
          <w:color w:val="000000" w:themeColor="text1"/>
          <w:sz w:val="12"/>
          <w:szCs w:val="12"/>
        </w:rPr>
      </w:pPr>
    </w:p>
    <w:p w14:paraId="46C2614E" w14:textId="77777777" w:rsidR="007D164B" w:rsidRDefault="007D164B" w:rsidP="007D164B">
      <w:pPr>
        <w:pStyle w:val="Heading2"/>
      </w:pPr>
      <w:r>
        <w:t>D2. INNOVATION</w:t>
      </w:r>
    </w:p>
    <w:p w14:paraId="2A1BBFFC" w14:textId="62B042BE" w:rsidR="007D164B" w:rsidRPr="00616BA2" w:rsidRDefault="007D164B" w:rsidP="213B268E">
      <w:pPr>
        <w:rPr>
          <w:sz w:val="12"/>
          <w:szCs w:val="12"/>
        </w:rPr>
      </w:pPr>
    </w:p>
    <w:p w14:paraId="05A0E770" w14:textId="69D57A63" w:rsidR="007D164B" w:rsidRPr="00540AA1" w:rsidRDefault="00217185" w:rsidP="007D164B">
      <w:r>
        <w:rPr>
          <w:noProof/>
        </w:rPr>
        <mc:AlternateContent>
          <mc:Choice Requires="wpg">
            <w:drawing>
              <wp:anchor distT="0" distB="0" distL="114300" distR="114300" simplePos="0" relativeHeight="251659264" behindDoc="0" locked="0" layoutInCell="1" allowOverlap="1" wp14:anchorId="32AA1A8C" wp14:editId="5366A21E">
                <wp:simplePos x="0" y="0"/>
                <wp:positionH relativeFrom="margin">
                  <wp:posOffset>-76200</wp:posOffset>
                </wp:positionH>
                <wp:positionV relativeFrom="paragraph">
                  <wp:posOffset>1809750</wp:posOffset>
                </wp:positionV>
                <wp:extent cx="2105025" cy="1593850"/>
                <wp:effectExtent l="0" t="0" r="0" b="6350"/>
                <wp:wrapTight wrapText="bothSides">
                  <wp:wrapPolygon edited="0">
                    <wp:start x="391" y="0"/>
                    <wp:lineTo x="391" y="21428"/>
                    <wp:lineTo x="20916" y="21428"/>
                    <wp:lineTo x="20720" y="0"/>
                    <wp:lineTo x="391" y="0"/>
                  </wp:wrapPolygon>
                </wp:wrapTight>
                <wp:docPr id="9" name="Group 9"/>
                <wp:cNvGraphicFramePr/>
                <a:graphic xmlns:a="http://schemas.openxmlformats.org/drawingml/2006/main">
                  <a:graphicData uri="http://schemas.microsoft.com/office/word/2010/wordprocessingGroup">
                    <wpg:wgp>
                      <wpg:cNvGrpSpPr/>
                      <wpg:grpSpPr>
                        <a:xfrm>
                          <a:off x="0" y="0"/>
                          <a:ext cx="2105025" cy="1593850"/>
                          <a:chOff x="0" y="339331"/>
                          <a:chExt cx="2765883" cy="2103027"/>
                        </a:xfrm>
                      </wpg:grpSpPr>
                      <wps:wsp>
                        <wps:cNvPr id="8" name="Text Box 2"/>
                        <wps:cNvSpPr txBox="1">
                          <a:spLocks noChangeArrowheads="1"/>
                        </wps:cNvSpPr>
                        <wps:spPr bwMode="auto">
                          <a:xfrm>
                            <a:off x="0" y="1423575"/>
                            <a:ext cx="2765883" cy="101878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1A99C29" w14:textId="6D59B8CE" w:rsidR="007D164B" w:rsidRDefault="007D164B" w:rsidP="007D164B">
                              <w:pPr>
                                <w:rPr>
                                  <w:sz w:val="16"/>
                                  <w:szCs w:val="16"/>
                                </w:rPr>
                              </w:pPr>
                              <w:r>
                                <w:rPr>
                                  <w:sz w:val="16"/>
                                  <w:szCs w:val="16"/>
                                </w:rPr>
                                <w:t xml:space="preserve">Figure </w:t>
                              </w:r>
                              <w:r w:rsidR="00DD4B10">
                                <w:rPr>
                                  <w:sz w:val="16"/>
                                  <w:szCs w:val="16"/>
                                </w:rPr>
                                <w:t>D</w:t>
                              </w:r>
                              <w:r>
                                <w:rPr>
                                  <w:sz w:val="16"/>
                                  <w:szCs w:val="16"/>
                                </w:rPr>
                                <w:t xml:space="preserve">2. The </w:t>
                              </w:r>
                              <w:proofErr w:type="spellStart"/>
                              <w:r>
                                <w:rPr>
                                  <w:sz w:val="16"/>
                                  <w:szCs w:val="16"/>
                                </w:rPr>
                                <w:t>VivaLNK</w:t>
                              </w:r>
                              <w:proofErr w:type="spellEnd"/>
                              <w:r>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12223" y="339331"/>
                            <a:ext cx="2523551" cy="107290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2AA1A8C" id="Group 9" o:spid="_x0000_s1037" style="position:absolute;margin-left:-6pt;margin-top:142.5pt;width:165.75pt;height:125.5pt;z-index:251659264;mso-position-horizontal-relative:margin;mso-position-vertical-relative:text;mso-width-relative:margin;mso-height-relative:margin" coordorigin=",3393" coordsize="27658,210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">
                <v:shape id="Text Box 2" o:spid="_x0000_s1038" type="#_x0000_t202" style="position:absolute;top:14235;width:27658;height:10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71A99C29" w14:textId="6D59B8CE" w:rsidR="007D164B" w:rsidRDefault="007D164B" w:rsidP="007D164B">
                        <w:pPr>
                          <w:rPr>
                            <w:sz w:val="16"/>
                            <w:szCs w:val="16"/>
                          </w:rPr>
                        </w:pPr>
                        <w:r>
                          <w:rPr>
                            <w:sz w:val="16"/>
                            <w:szCs w:val="16"/>
                          </w:rPr>
                          <w:t xml:space="preserve">Figure </w:t>
                        </w:r>
                        <w:r w:rsidR="00DD4B10">
                          <w:rPr>
                            <w:sz w:val="16"/>
                            <w:szCs w:val="16"/>
                          </w:rPr>
                          <w:t>D</w:t>
                        </w:r>
                        <w:r>
                          <w:rPr>
                            <w:sz w:val="16"/>
                            <w:szCs w:val="16"/>
                          </w:rPr>
                          <w:t xml:space="preserve">2. The </w:t>
                        </w:r>
                        <w:proofErr w:type="spellStart"/>
                        <w:r>
                          <w:rPr>
                            <w:sz w:val="16"/>
                            <w:szCs w:val="16"/>
                          </w:rPr>
                          <w:t>VivaLNK</w:t>
                        </w:r>
                        <w:proofErr w:type="spellEnd"/>
                        <w:r>
                          <w:rPr>
                            <w:sz w:val="16"/>
                            <w:szCs w:val="16"/>
                          </w:rPr>
                          <w:t xml:space="preserve"> ECG patch is a small, wireless device, roughly 2” by 0.5” that will be placed in the mid-axillary line at the level of the heart. It has been approved for use for heart rate monitoring and recording of raw ECG signal.</w:t>
                        </w:r>
                      </w:p>
                    </w:txbxContent>
                  </v:textbox>
                </v:shape>
                <v:shape id="Picture 10" o:spid="_x0000_s1039" type="#_x0000_t75" style="position:absolute;left:1122;top:3393;width:25235;height:1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">
                  <v:imagedata r:id="rId11" o:title=""/>
                </v:shape>
                <w10:wrap type="tight" anchorx="margin"/>
              </v:group>
            </w:pict>
          </mc:Fallback>
        </mc:AlternateContent>
      </w:r>
      <w:r w:rsidR="009E553F">
        <w:rPr>
          <w:noProof/>
        </w:rPr>
        <mc:AlternateContent>
          <mc:Choice Requires="wpg">
            <w:drawing>
              <wp:anchor distT="0" distB="0" distL="114300" distR="114300" simplePos="0" relativeHeight="251673600" behindDoc="1" locked="0" layoutInCell="1" allowOverlap="1" wp14:anchorId="1EE09B8B" wp14:editId="06985DFA">
                <wp:simplePos x="0" y="0"/>
                <wp:positionH relativeFrom="margin">
                  <wp:posOffset>4775200</wp:posOffset>
                </wp:positionH>
                <wp:positionV relativeFrom="paragraph">
                  <wp:posOffset>3340100</wp:posOffset>
                </wp:positionV>
                <wp:extent cx="1956435" cy="1689100"/>
                <wp:effectExtent l="0" t="0" r="5715" b="6350"/>
                <wp:wrapTight wrapText="bothSides">
                  <wp:wrapPolygon edited="0">
                    <wp:start x="210" y="0"/>
                    <wp:lineTo x="421" y="21438"/>
                    <wp:lineTo x="20611" y="21438"/>
                    <wp:lineTo x="20611" y="15591"/>
                    <wp:lineTo x="21453" y="14129"/>
                    <wp:lineTo x="21453" y="0"/>
                    <wp:lineTo x="210" y="0"/>
                  </wp:wrapPolygon>
                </wp:wrapTight>
                <wp:docPr id="23" name="Group 23"/>
                <wp:cNvGraphicFramePr/>
                <a:graphic xmlns:a="http://schemas.openxmlformats.org/drawingml/2006/main">
                  <a:graphicData uri="http://schemas.microsoft.com/office/word/2010/wordprocessingGroup">
                    <wpg:wgp>
                      <wpg:cNvGrpSpPr/>
                      <wpg:grpSpPr>
                        <a:xfrm>
                          <a:off x="0" y="0"/>
                          <a:ext cx="1956435" cy="1689100"/>
                          <a:chOff x="0" y="-12700"/>
                          <a:chExt cx="1956435" cy="1689100"/>
                        </a:xfrm>
                      </wpg:grpSpPr>
                      <pic:pic xmlns:pic="http://schemas.openxmlformats.org/drawingml/2006/picture">
                        <pic:nvPicPr>
                          <pic:cNvPr id="20" name="Picture 20" descr="A screenshot of a cell phone&#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63500" y="-12700"/>
                            <a:ext cx="1892935" cy="1103630"/>
                          </a:xfrm>
                          <a:prstGeom prst="rect">
                            <a:avLst/>
                          </a:prstGeom>
                        </pic:spPr>
                      </pic:pic>
                      <wps:wsp>
                        <wps:cNvPr id="22" name="Text Box 2"/>
                        <wps:cNvSpPr txBox="1">
                          <a:spLocks noChangeArrowheads="1"/>
                        </wps:cNvSpPr>
                        <wps:spPr bwMode="auto">
                          <a:xfrm>
                            <a:off x="0" y="1085501"/>
                            <a:ext cx="1930400" cy="5908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F4BC7E" w14:textId="27DEB18B" w:rsidR="009E553F" w:rsidRDefault="009E553F" w:rsidP="009E553F">
                              <w:pPr>
                                <w:rPr>
                                  <w:sz w:val="16"/>
                                  <w:szCs w:val="16"/>
                                </w:rPr>
                              </w:pPr>
                              <w:r>
                                <w:rPr>
                                  <w:sz w:val="16"/>
                                  <w:szCs w:val="16"/>
                                </w:rPr>
                                <w:t>Figure D3. This theoretical model emphasizes the relationship between depression and CAD, including the relationship to autonomic dysfunct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09B8B" id="Group 23" o:spid="_x0000_s1040" style="position:absolute;margin-left:376pt;margin-top:263pt;width:154.05pt;height:133pt;z-index:-251642880;mso-position-horizontal-relative:margin;mso-position-vertical-relative:text;mso-width-relative:margin;mso-height-relative:margin" coordorigin=",-127" coordsize="19564,16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">
                <v:shape id="Picture 20" o:spid="_x0000_s1041" type="#_x0000_t75" alt="A screenshot of a cell phone&#10;&#10;Description automatically generated" style="position:absolute;left:635;top:-127;width:18929;height:11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">
                  <v:imagedata r:id="rId13" o:title="A screenshot of a cell phone&#10;&#10;Description automatically generated"/>
                </v:shape>
                <v:shape id="Text Box 2" o:spid="_x0000_s1042" type="#_x0000_t202" style="position:absolute;top:10855;width:19304;height:5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5DF4BC7E" w14:textId="27DEB18B" w:rsidR="009E553F" w:rsidRDefault="009E553F" w:rsidP="009E553F">
                        <w:pPr>
                          <w:rPr>
                            <w:sz w:val="16"/>
                            <w:szCs w:val="16"/>
                          </w:rPr>
                        </w:pPr>
                        <w:r>
                          <w:rPr>
                            <w:sz w:val="16"/>
                            <w:szCs w:val="16"/>
                          </w:rPr>
                          <w:t>Figure D3. This theoretical model emphasizes the relationship between depression and CAD, including the relationship to autonomic dysfunction</w:t>
                        </w:r>
                      </w:p>
                    </w:txbxContent>
                  </v:textbox>
                </v:shape>
                <w10:wrap type="tight" anchorx="margin"/>
              </v:group>
            </w:pict>
          </mc:Fallback>
        </mc:AlternateContent>
      </w:r>
      <w:r w:rsidR="007D164B" w:rsidRPr="00540AA1">
        <w:t xml:space="preserve">Innovation </w:t>
      </w:r>
      <w:r w:rsidR="007D164B">
        <w:t xml:space="preserve">of new translational diagnostic modalities </w:t>
      </w:r>
      <w:r w:rsidR="007D164B" w:rsidRPr="00540AA1">
        <w:t>is central to this proposal</w:t>
      </w:r>
      <w:r w:rsidR="007D164B">
        <w:t>. Specifically, we</w:t>
      </w:r>
      <w:r w:rsidR="007D164B" w:rsidRPr="00540AA1">
        <w:t xml:space="preserve"> seek to </w:t>
      </w:r>
      <w:r w:rsidR="007D164B">
        <w:t>evaluate</w:t>
      </w:r>
      <w:r w:rsidR="007D164B" w:rsidRPr="00540AA1">
        <w:t xml:space="preserve"> a new</w:t>
      </w:r>
      <w:r w:rsidR="007D164B">
        <w:t xml:space="preserve"> paradigm of measuring the heart-brain connection with a</w:t>
      </w:r>
      <w:r w:rsidR="007D164B" w:rsidRPr="00540AA1">
        <w:t xml:space="preserve"> low-cost ECG-based measure</w:t>
      </w:r>
      <w:r w:rsidR="007D164B">
        <w:t xml:space="preserve">, </w:t>
      </w:r>
      <w:r w:rsidR="007D164B" w:rsidRPr="00540AA1">
        <w:rPr>
          <w:i/>
        </w:rPr>
        <w:t>Dyx</w:t>
      </w:r>
      <w:r w:rsidR="007D164B">
        <w:rPr>
          <w:i/>
        </w:rPr>
        <w:t xml:space="preserve">, </w:t>
      </w:r>
      <w:r w:rsidR="007D164B">
        <w:t>that is likely central to both depression and ischemic heart disease.</w:t>
      </w:r>
      <w:r w:rsidR="007D164B" w:rsidRPr="00540AA1">
        <w:t xml:space="preserve"> </w:t>
      </w:r>
      <w:r w:rsidR="007D164B">
        <w:t xml:space="preserve">This may help </w:t>
      </w:r>
      <w:r w:rsidR="00161389">
        <w:t>evaluate</w:t>
      </w:r>
      <w:r w:rsidR="007D164B">
        <w:t xml:space="preserve"> </w:t>
      </w:r>
      <w:r w:rsidR="00161389">
        <w:t>depressive symptoms objectively and in a way that focuses on its cardiovascular impact</w:t>
      </w:r>
      <w:r w:rsidR="007D164B">
        <w:t xml:space="preserve">. If </w:t>
      </w:r>
      <w:r w:rsidR="00161389">
        <w:t>found to be valid and accurate as a marker of increased risk</w:t>
      </w:r>
      <w:r w:rsidR="007D164B">
        <w:t>, it may</w:t>
      </w:r>
      <w:r w:rsidR="007D164B" w:rsidRPr="00540AA1">
        <w:t xml:space="preserve"> </w:t>
      </w:r>
      <w:r w:rsidR="007D164B">
        <w:t xml:space="preserve">facilitate tracking of the neurocardiac axis while patients undergo various interventions such as </w:t>
      </w:r>
      <w:r w:rsidR="007D164B" w:rsidRPr="00540AA1">
        <w:t>stress management, exercise therapy, and biofeedback.</w:t>
      </w:r>
      <w:r w:rsidR="007D164B" w:rsidRPr="00540AA1">
        <w:fldChar w:fldCharType="begin" w:fldLock="1"/>
      </w:r>
      <w:r w:rsidR="00FD1E18">
        <w:instrText>ADDIN CSL_CITATION {"citationItems":[{"id":"ITEM-1","itemData":{"ISBN":"0303-7339","ISSN":"0303-7339","PMID":"27075221","abstract":"BACKGROUND Heartrate variability biofeedback (HRVB) is a non-invasive treatment in which patients are assumed to self-regulate a physiological dysregulated vagal nerve. Although the therapeutic approach of HRVB is promising in various stress-related disorders, it has only been offered on a regular basis in a few mental health treatment settings. AIM To analyse the efficacy of HRV biofeedback as an additional psychophysiological treatment for depression and PTSD. METHOD Systematic review with search terms HRV, biofeedback, PTSD, depression, panic disorder and anxiety disorder. RESULTS Our search of the literature yielded 789 studies. After critical appraisal using the GRADE method, we selected 6 randomised controlled trials (RCTs) and 4 relevant studies. The RCTs with control groups 'treatment as usual' and muscle relaxation training revealed significant clinical efficacy and better results than codntrol conditions after 4 to 8 weeks training. CONCLUSION Although this systematic review shows the popularity of HRV in literature, it does not indicate that HRVB really has been reviewed systematically. Significant outcomes of this limited number of randomised studies indicate there may be a clinical improvement when HRVB training is integrated into treatment of PTSD and depression, particularly when this integration procedure is combined with psychotherapy. More research needs to be done with larger groups and further efforts are needed to integrate HRVB into treatment of stress-related disorders in psychiatry. Future research also needs to focus on the psychophysiological mechanisms involved.","author":[{"dropping-particle":"","family":"Blase","given":"K L","non-dropping-particle":"","parse-names":false,"suffix":""},{"dropping-particle":"","family":"Dijke","given":"A","non-dropping-particle":"van","parse-names":false,"suffix":""},{"dropping-particle":"","family":"Cluitmans","given":"P J M","non-dropping-particle":"","parse-names":false,"suffix":""},{"dropping-particle":"","family":"Vermetten","given":"E","non-dropping-particle":"","parse-names":false,"suffix":""}],"container-title":"The American Journal of Psychiatriy","id":"ITEM-1","issue":"4","issued":{"date-parts":[["2010"]]},"page":"292-300","title":"Efficacy of HRV-biofeedback as additional treatment of depression and PTSD.","type":"article-journal","volume":"58"},"uris":["http://www.mendeley.com/documents/?uuid=727443db-b52f-4729-91b1-583a067b20c2"]}],"mendeley":{"formattedCitation":"&lt;sup&gt;48&lt;/sup&gt;","plainTextFormattedCitation":"48","previouslyFormattedCitation":"&lt;sup&gt;48&lt;/sup&gt;"},"properties":{"noteIndex":0},"schema":"https://github.com/citation-style-language/schema/raw/master/csl-citation.json"}</w:instrText>
      </w:r>
      <w:r w:rsidR="007D164B" w:rsidRPr="00540AA1">
        <w:fldChar w:fldCharType="separate"/>
      </w:r>
      <w:r w:rsidR="00FD1E18" w:rsidRPr="00FD1E18">
        <w:rPr>
          <w:noProof/>
          <w:vertAlign w:val="superscript"/>
        </w:rPr>
        <w:t>48</w:t>
      </w:r>
      <w:r w:rsidR="007D164B" w:rsidRPr="00540AA1">
        <w:fldChar w:fldCharType="end"/>
      </w:r>
      <w:r w:rsidR="007D164B" w:rsidRPr="00540AA1">
        <w:t xml:space="preserve"> </w:t>
      </w:r>
      <w:r w:rsidR="007D164B">
        <w:t xml:space="preserve">Although many studies of HRV, depression, and CAD have been performed before, our preliminary data suggests </w:t>
      </w:r>
      <w:r w:rsidR="007D164B" w:rsidRPr="00540AA1">
        <w:rPr>
          <w:i/>
        </w:rPr>
        <w:t>Dyx</w:t>
      </w:r>
      <w:r w:rsidR="007D164B" w:rsidRPr="00540AA1">
        <w:t xml:space="preserve"> </w:t>
      </w:r>
      <w:r w:rsidR="007D164B">
        <w:t>may be incrementally more associated with each</w:t>
      </w:r>
      <w:r w:rsidR="007D164B" w:rsidRPr="00540AA1">
        <w:t xml:space="preserve">. </w:t>
      </w:r>
      <w:r w:rsidR="007D164B">
        <w:t xml:space="preserve">We are also using </w:t>
      </w:r>
      <w:r w:rsidR="00A175A9">
        <w:t>a new disruptive</w:t>
      </w:r>
      <w:r w:rsidR="007D164B">
        <w:t xml:space="preserve"> technology for our future data collection efforts, the</w:t>
      </w:r>
      <w:r w:rsidR="007D164B" w:rsidRPr="00540AA1">
        <w:t xml:space="preserve"> </w:t>
      </w:r>
      <w:proofErr w:type="spellStart"/>
      <w:r w:rsidR="007D164B" w:rsidRPr="00540AA1">
        <w:t>VivaLNK</w:t>
      </w:r>
      <w:proofErr w:type="spellEnd"/>
      <w:r w:rsidR="007D164B" w:rsidRPr="00540AA1">
        <w:t xml:space="preserve"> patch (</w:t>
      </w:r>
      <w:r w:rsidR="007D164B" w:rsidRPr="00540AA1">
        <w:rPr>
          <w:b/>
        </w:rPr>
        <w:t xml:space="preserve">Figure </w:t>
      </w:r>
      <w:r w:rsidR="00DD4B10">
        <w:rPr>
          <w:b/>
        </w:rPr>
        <w:t>D</w:t>
      </w:r>
      <w:r w:rsidR="007D164B" w:rsidRPr="00540AA1">
        <w:rPr>
          <w:b/>
        </w:rPr>
        <w:t>2</w:t>
      </w:r>
      <w:r w:rsidR="007D164B" w:rsidRPr="00540AA1">
        <w:t xml:space="preserve">), which has a much lower patient burden than traditional Holter monitoring (smaller than a credit card). </w:t>
      </w:r>
      <w:r w:rsidR="007D164B">
        <w:t>This enables us to measure HRV in a busy clinical setting and for the first time, prospectively evaluate</w:t>
      </w:r>
      <w:r w:rsidR="007D164B" w:rsidRPr="00540AA1">
        <w:t xml:space="preserve"> </w:t>
      </w:r>
      <w:r w:rsidR="007D164B" w:rsidRPr="00416479">
        <w:rPr>
          <w:i/>
          <w:iCs/>
        </w:rPr>
        <w:t>Dy</w:t>
      </w:r>
      <w:r w:rsidR="007D164B" w:rsidRPr="00E16BC7">
        <w:rPr>
          <w:i/>
        </w:rPr>
        <w:t>x</w:t>
      </w:r>
      <w:r w:rsidR="007D164B" w:rsidRPr="00540AA1">
        <w:fldChar w:fldCharType="begin" w:fldLock="1"/>
      </w:r>
      <w:r w:rsidR="00FD1E1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mendeley":{"formattedCitation":"&lt;sup&gt;20&lt;/sup&gt;","plainTextFormattedCitation":"20","previouslyFormattedCitation":"&lt;sup&gt;20&lt;/sup&gt;"},"properties":{"noteIndex":0},"schema":"https://github.com/citation-style-language/schema/raw/master/csl-citation.json"}</w:instrText>
      </w:r>
      <w:r w:rsidR="007D164B" w:rsidRPr="00540AA1">
        <w:fldChar w:fldCharType="separate"/>
      </w:r>
      <w:r w:rsidR="00FD1E18" w:rsidRPr="00FD1E18">
        <w:rPr>
          <w:noProof/>
          <w:vertAlign w:val="superscript"/>
        </w:rPr>
        <w:t>20</w:t>
      </w:r>
      <w:r w:rsidR="007D164B" w:rsidRPr="00540AA1">
        <w:fldChar w:fldCharType="end"/>
      </w:r>
      <w:r w:rsidR="007D164B" w:rsidRPr="00540AA1">
        <w:t xml:space="preserve"> </w:t>
      </w:r>
      <w:r w:rsidR="007D164B">
        <w:t>and its relationship</w:t>
      </w:r>
      <w:r w:rsidR="007D164B" w:rsidRPr="00540AA1">
        <w:t xml:space="preserve"> </w:t>
      </w:r>
      <w:r w:rsidR="007D164B" w:rsidRPr="00540AA1">
        <w:rPr>
          <w:u w:val="single"/>
        </w:rPr>
        <w:t>with coronary angiography findings</w:t>
      </w:r>
      <w:r w:rsidR="007D164B" w:rsidRPr="00540AA1">
        <w:t>.</w:t>
      </w:r>
      <w:r w:rsidR="007D164B">
        <w:t xml:space="preserve"> Depending on the negative predictive value of high Dyx, it may have the potential to reduce unnecessary catheterizations.</w:t>
      </w:r>
      <w:r w:rsidR="007D164B" w:rsidRPr="00540AA1">
        <w:t xml:space="preserve"> </w:t>
      </w:r>
      <w:r w:rsidR="007D164B">
        <w:t>In future</w:t>
      </w:r>
      <w:r w:rsidR="007D164B" w:rsidRPr="00540AA1">
        <w:t xml:space="preserve"> studies (</w:t>
      </w:r>
      <w:r w:rsidR="007D164B">
        <w:t>that I may include</w:t>
      </w:r>
      <w:r w:rsidR="007D164B" w:rsidRPr="00540AA1">
        <w:t xml:space="preserve"> </w:t>
      </w:r>
      <w:r w:rsidR="007D164B">
        <w:t>in a</w:t>
      </w:r>
      <w:r w:rsidR="007D164B" w:rsidRPr="00540AA1">
        <w:t xml:space="preserve"> future K23</w:t>
      </w:r>
      <w:r w:rsidR="007D164B">
        <w:t xml:space="preserve"> application</w:t>
      </w:r>
      <w:r w:rsidR="007D164B" w:rsidRPr="00540AA1">
        <w:t xml:space="preserve">) </w:t>
      </w:r>
      <w:r w:rsidR="007D164B">
        <w:t xml:space="preserve">we </w:t>
      </w:r>
      <w:r w:rsidR="007D164B" w:rsidRPr="00540AA1">
        <w:t xml:space="preserve">may also evaluate the relationship of </w:t>
      </w:r>
      <w:r w:rsidR="007D164B" w:rsidRPr="00540AA1">
        <w:rPr>
          <w:i/>
          <w:iCs/>
        </w:rPr>
        <w:t>Dyx</w:t>
      </w:r>
      <w:r w:rsidR="007D164B" w:rsidRPr="00540AA1">
        <w:t xml:space="preserve"> with secondary clinical outcomes. Additional evaluation of </w:t>
      </w:r>
      <w:r w:rsidR="007D164B" w:rsidRPr="00540AA1">
        <w:rPr>
          <w:i/>
        </w:rPr>
        <w:t>Dyx</w:t>
      </w:r>
      <w:r w:rsidR="007D164B" w:rsidRPr="00540AA1">
        <w:t xml:space="preserve"> with depression</w:t>
      </w:r>
      <w:r w:rsidR="007D164B">
        <w:t xml:space="preserve"> in high-risk individuals</w:t>
      </w:r>
      <w:r w:rsidR="007D164B" w:rsidRPr="00540AA1">
        <w:t xml:space="preserve"> will be the first study of their kind. It will lead to better a mechanistic understanding of the neurocardiac axis, and future work may help to evaluate how interventions can target autonomic dysfunction. Overall, our rigorous, holistic evaluation of </w:t>
      </w:r>
      <w:r w:rsidR="007D164B" w:rsidRPr="00540AA1">
        <w:rPr>
          <w:iCs/>
        </w:rPr>
        <w:t>HRV</w:t>
      </w:r>
      <w:r w:rsidR="007D164B" w:rsidRPr="00540AA1">
        <w:t xml:space="preserve"> will help provide critical assessment of its value in measuring autonomic dysfunction in the evaluation of depression and CAD.</w:t>
      </w:r>
    </w:p>
    <w:p w14:paraId="08DB72B5" w14:textId="436617A9" w:rsidR="007D164B" w:rsidRPr="00616BA2" w:rsidRDefault="007D164B" w:rsidP="007D164B">
      <w:pPr>
        <w:rPr>
          <w:color w:val="000000" w:themeColor="text1"/>
          <w:sz w:val="12"/>
          <w:szCs w:val="12"/>
        </w:rPr>
      </w:pPr>
    </w:p>
    <w:p w14:paraId="65CC3403" w14:textId="2EBB3895" w:rsidR="007D164B" w:rsidRPr="00625215" w:rsidRDefault="007D164B" w:rsidP="007D164B">
      <w:pPr>
        <w:pStyle w:val="Heading2"/>
      </w:pPr>
      <w:r>
        <w:t>D3. APPROACH</w:t>
      </w:r>
    </w:p>
    <w:p w14:paraId="65F44203" w14:textId="043D94DF" w:rsidR="007D164B" w:rsidRPr="00616BA2" w:rsidRDefault="007D164B" w:rsidP="007D164B">
      <w:pPr>
        <w:rPr>
          <w:color w:val="000000" w:themeColor="text1"/>
          <w:sz w:val="12"/>
          <w:szCs w:val="12"/>
        </w:rPr>
      </w:pPr>
    </w:p>
    <w:p w14:paraId="66954EA5" w14:textId="02E88319" w:rsidR="007D164B" w:rsidRPr="00625215" w:rsidRDefault="007D164B" w:rsidP="007D164B">
      <w:pPr>
        <w:pStyle w:val="Heading3"/>
      </w:pPr>
      <w:r w:rsidRPr="00625215">
        <w:t>Study Overview</w:t>
      </w:r>
    </w:p>
    <w:p w14:paraId="08F6FCD1" w14:textId="5052D3F6" w:rsidR="007D164B" w:rsidRPr="00625215" w:rsidRDefault="007D164B" w:rsidP="007D164B">
      <w:pPr>
        <w:rPr>
          <w:color w:val="000000" w:themeColor="text1"/>
          <w:sz w:val="12"/>
          <w:szCs w:val="12"/>
        </w:rPr>
      </w:pPr>
    </w:p>
    <w:p w14:paraId="064D8E7C" w14:textId="0F29BFB0" w:rsidR="007D164B" w:rsidRPr="00625215" w:rsidRDefault="007D164B" w:rsidP="3F23EEC2">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r>
        <w:rPr>
          <w:color w:val="000000" w:themeColor="text1"/>
        </w:rPr>
        <w:t>Biobank</w:t>
      </w:r>
      <w:r w:rsidRPr="00625215">
        <w:rPr>
          <w:color w:val="000000" w:themeColor="text1"/>
        </w:rPr>
        <w:t xml:space="preserve">, PI </w:t>
      </w:r>
      <w:proofErr w:type="spellStart"/>
      <w:r w:rsidRPr="00625215">
        <w:rPr>
          <w:color w:val="000000" w:themeColor="text1"/>
        </w:rPr>
        <w:t>Quyyumi</w:t>
      </w:r>
      <w:proofErr w:type="spellEnd"/>
      <w:r w:rsidRPr="00625215">
        <w:rPr>
          <w:color w:val="000000" w:themeColor="text1"/>
        </w:rPr>
        <w:t xml:space="preserve">) which was established to identify novel </w:t>
      </w:r>
      <w:r>
        <w:rPr>
          <w:color w:val="000000" w:themeColor="text1"/>
        </w:rPr>
        <w:t>biomarkers and mechanisms</w:t>
      </w:r>
      <w:r w:rsidRPr="00625215">
        <w:rPr>
          <w:color w:val="000000" w:themeColor="text1"/>
        </w:rPr>
        <w:t xml:space="preserve"> associated with the pathobiological process </w:t>
      </w:r>
      <w:r>
        <w:rPr>
          <w:color w:val="000000" w:themeColor="text1"/>
        </w:rPr>
        <w:t>underlying</w:t>
      </w:r>
      <w:r w:rsidRPr="00625215">
        <w:rPr>
          <w:color w:val="000000" w:themeColor="text1"/>
        </w:rPr>
        <w:t xml:space="preserve"> cardiovascular disease.</w:t>
      </w:r>
      <w:r w:rsidRPr="3F23EEC2">
        <w:fldChar w:fldCharType="begin" w:fldLock="1"/>
      </w:r>
      <w:r w:rsidR="00FD1E1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22&lt;/sup&gt;","plainTextFormattedCitation":"22","previouslyFormattedCitation":"&lt;sup&gt;22&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22</w:t>
      </w:r>
      <w:r w:rsidRPr="3F23EEC2">
        <w:fldChar w:fldCharType="end"/>
      </w:r>
      <w:r>
        <w:rPr>
          <w:color w:val="000000" w:themeColor="text1"/>
        </w:rPr>
        <w:t xml:space="preserve"> This includes cases of acute myocardial infarction and angina, among others.</w:t>
      </w:r>
      <w:r w:rsidRPr="3F23EEC2">
        <w:fldChar w:fldCharType="begin" w:fldLock="1"/>
      </w:r>
      <w:r w:rsidR="00FD1E18">
        <w:rPr>
          <w:color w:val="000000" w:themeColor="text1"/>
        </w:rPr>
        <w:instrText>ADDIN CSL_CITATION {"citationItems":[{"id":"ITEM-1","itemData":{"DOI":"10.1016/j.psyneuen.2018.09.040","ISSN":"03064530","PMID":"30336337","abstract":"Living in neighborhoods characterized by poverty may act as a chronic stressor that results in physiological dysregulation of the sympathetic nervous system. No previous study has assessed neighborhood poverty with hemodynamic, neuroendocrine, and immune reactivity to stress. We used data from 632 patients with coronary artery disease. Patients' residential addresses were geocoded and merged with poverty data from the 2010 American Community Survey at the census-tract level. A z-transformation was calculated to classify census tracts (neighborhoods) as either having 'high' or 'low' poverty. Systolic blood pressure, diastolic blood pressure, heart rate, rate-pressure product, epinephrine, interleukin-6, and high-sensitivity C-reactive protein were measured before and after a public speaking stress task. Multilevel models were used for repeated measures and accounting for individuals nested within census tracts. Adjusted models included demographics, lifestyle and medical risk factors, and medication use. Another set of models included propensity scores weighted by the inverse probability of neighborhood status for sex, age, race, and individual-level income. The mean age was 63 years and 173 were women. After adjusting for potential confounders, participants living in high (vs. low) poverty neighborhoods had similar hemodynamic values at rest and lower values during mental stress for systolic blood pressure (157 mmHg vs. 161 mmHg; p = 0.07), heart rate (75 beats/min vs. 78 beats/min; p = 0.02) and rate-pressure product (11839 mmHg x beat/min vs 12579 mmHg x beat/min; p = 0.01). P-values for neighborhood poverty-by-time interactions were &lt;0.05. Results were similar in the propensity weighted models. There were no significant differences in inflammatory and epinephrine responses to mental stress based on neighborhood poverty status. A blunted hemodynamic response to mental stress was observed among participants living in high poverty neighborhoods. Future studies should explore whether neighborhood poverty and blunted hemodynamic response to stress translate into differences in long-term cardiovascular outcomes.","author":[{"dropping-particle":"","family":"Sullivan","given":"Samaah","non-dropping-particle":"","parse-names":false,"suffix":""},{"dropping-particle":"","family":"Kelli","given":"Heval M.","non-dropping-particle":"","parse-names":false,"suffix":""},{"dropping-particle":"","family":"Hammadah","given":"Muhammad","non-dropping-particle":"","parse-names":false,"suffix":""},{"dropping-particle":"","family":"Topel","given":"Matthew","non-dropping-particle":"","parse-names":false,"suffix":""},{"dropping-particle":"","family":"Wilmot","given":"Kobina","non-dropping-particle":"","parse-names":false,"suffix":""},{"dropping-particle":"","family":"Ramadan","given":"Ronnie","non-dropping-particle":"","parse-names":false,"suffix":""},{"dropping-particle":"","family":"Pearce","given":"Brad D.","non-dropping-particle":"","parse-names":false,"suffix":""},{"dropping-particle":"","family":"Shah","given":"Amit","non-dropping-particle":"","parse-names":false,"suffix":""},{"dropping-particle":"","family":"Lima","given":"Bruno B.","non-dropping-particle":"","parse-names":false,"suffix":""},{"dropping-particle":"","family":"Kim","given":"Jeong Hwan","non-dropping-particle":"","parse-names":false,"suffix":""},{"dropping-particle":"","family":"Hardy","given":"Shakia","non-dropping-particle":"","parse-names":false,"suffix":""},{"dropping-particle":"","family":"Levantsevych","given":"Oleksiy","non-dropping-particle":"","parse-names":false,"suffix":""},{"dropping-particle":"","family":"Obideen","given":"Malik","non-dropping-particle":"","parse-names":false,"suffix":""},{"dropping-particle":"","family":"Kaseer","given":"Belal","non-dropping-particle":"","parse-names":false,"suffix":""},{"dropping-particle":"","family":"Ward","given":"Laura","non-dropping-particle":"","parse-names":false,"suffix":""},{"dropping-particle":"","family":"Kutner","given":"Michael","non-dropping-particle":"","parse-names":false,"suffix":""},{"dropping-particle":"","family":"Hankus","given":"Allison","non-dropping-particle":"","parse-names":false,"suffix":""},{"dropping-particle":"","family":"Ko","given":"Yi-An","non-dropping-particle":"","parse-names":false,"suffix":""},{"dropping-particle":"","family":"Kramer","given":"Michael R.","non-dropping-particle":"","parse-names":false,"suffix":""},{"dropping-particle":"","family":"Lewis","given":"Tené T.","non-dropping-particle":"","parse-names":false,"suffix":""},{"dropping-particle":"","family":"Bremner","given":"J. Douglas","non-dropping-particle":"","parse-names":false,"suffix":""},{"dropping-particle":"","family":"Quyyumi","given":"Arshed","non-dropping-particle":"","parse-names":false,"suffix":""},{"dropping-particle":"","family":"Vaccarino","given":"Viola","non-dropping-particle":"","parse-names":false,"suffix":""}],"container-title":"Psychoneuroendocrinology","id":"ITEM-1","issued":{"date-parts":[["2019","2","1"]]},"page":"145-155","title":"Neighborhood poverty and hemodynamic, neuroendocrine, and immune response to acute stress among patients with coronary artery disease","type":"article-journal","volume":"100"},"uris":["http://www.mendeley.com/documents/?uuid=8ea0df48-4364-4a37-9b6b-32606e6e4b04"]}],"mendeley":{"formattedCitation":"&lt;sup&gt;49&lt;/sup&gt;","plainTextFormattedCitation":"49","previouslyFormattedCitation":"&lt;sup&gt;49&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49</w:t>
      </w:r>
      <w:r w:rsidRPr="3F23EEC2">
        <w:fldChar w:fldCharType="end"/>
      </w:r>
      <w:r w:rsidRPr="00625215">
        <w:rPr>
          <w:color w:val="000000" w:themeColor="text1"/>
        </w:rPr>
        <w:t xml:space="preserve"> The </w:t>
      </w:r>
      <w:r>
        <w:rPr>
          <w:color w:val="000000" w:themeColor="text1"/>
        </w:rPr>
        <w:t>Biobank</w:t>
      </w:r>
      <w:r w:rsidRPr="00625215">
        <w:rPr>
          <w:color w:val="000000" w:themeColor="text1"/>
        </w:rPr>
        <w:t xml:space="preserve"> is enriched for </w:t>
      </w:r>
      <w:r>
        <w:rPr>
          <w:color w:val="000000" w:themeColor="text1"/>
        </w:rPr>
        <w:t>individuals</w:t>
      </w:r>
      <w:r w:rsidRPr="00625215">
        <w:rPr>
          <w:color w:val="000000" w:themeColor="text1"/>
        </w:rPr>
        <w:t xml:space="preserve"> with high suspicion for obstructive CAD, </w:t>
      </w:r>
      <w:r>
        <w:rPr>
          <w:color w:val="000000" w:themeColor="text1"/>
        </w:rPr>
        <w:t>of which approximately 75% are found to have at least one vessel with &gt;70% stenosis</w:t>
      </w:r>
      <w:r w:rsidRPr="00625215">
        <w:rPr>
          <w:color w:val="000000" w:themeColor="text1"/>
        </w:rPr>
        <w:t xml:space="preserve">. The registry has over 7,000 unique patients from three Atlanta-based sites in the Emory University Hospital system. </w:t>
      </w:r>
      <w:r>
        <w:rPr>
          <w:color w:val="000000" w:themeColor="text1"/>
        </w:rPr>
        <w:t xml:space="preserve">Enrollment is ongoing with 10-20 participants per week, and Dr. </w:t>
      </w:r>
      <w:proofErr w:type="spellStart"/>
      <w:r>
        <w:rPr>
          <w:color w:val="000000" w:themeColor="text1"/>
        </w:rPr>
        <w:t>Quyyumi</w:t>
      </w:r>
      <w:proofErr w:type="spellEnd"/>
      <w:r>
        <w:rPr>
          <w:color w:val="000000" w:themeColor="text1"/>
        </w:rPr>
        <w:t xml:space="preserve"> has long-term resources in place to support the project. I</w:t>
      </w:r>
      <w:r w:rsidRPr="00625215">
        <w:rPr>
          <w:color w:val="000000" w:themeColor="text1"/>
        </w:rPr>
        <w:t>R</w:t>
      </w:r>
      <w:r>
        <w:rPr>
          <w:color w:val="000000" w:themeColor="text1"/>
        </w:rPr>
        <w:t>B approval for an amendment to study ECG data is in place</w:t>
      </w:r>
      <w:r w:rsidRPr="00625215">
        <w:rPr>
          <w:color w:val="000000" w:themeColor="text1"/>
        </w:rPr>
        <w:t xml:space="preserve">. </w:t>
      </w:r>
      <w:r w:rsidRPr="3F23EEC2">
        <w:rPr>
          <w:b/>
          <w:bCs/>
          <w:color w:val="000000" w:themeColor="text1"/>
        </w:rPr>
        <w:t xml:space="preserve">Figure </w:t>
      </w:r>
      <w:r w:rsidR="009E553F">
        <w:rPr>
          <w:b/>
          <w:bCs/>
          <w:color w:val="000000" w:themeColor="text1"/>
        </w:rPr>
        <w:t>D</w:t>
      </w:r>
      <w:r w:rsidRPr="3F23EEC2">
        <w:rPr>
          <w:b/>
          <w:bCs/>
          <w:color w:val="000000" w:themeColor="text1"/>
        </w:rPr>
        <w:t>3</w:t>
      </w:r>
      <w:r w:rsidRPr="00625215">
        <w:rPr>
          <w:color w:val="000000" w:themeColor="text1"/>
        </w:rPr>
        <w:t xml:space="preserve"> shows an overview of the scientific basis of the proposed aims. </w:t>
      </w:r>
      <w:r>
        <w:rPr>
          <w:color w:val="000000" w:themeColor="text1"/>
        </w:rPr>
        <w:t>The ECG patch has been purchased/provided by Dr. Shah, and I have trained the current staff to apply it and collect data from participants that meet eligibility criteria.</w:t>
      </w:r>
      <w:r w:rsidR="00161389">
        <w:rPr>
          <w:color w:val="000000" w:themeColor="text1"/>
        </w:rPr>
        <w:t xml:space="preserve"> The F32 will support continued data collection and analysis for an additional 2 years.</w:t>
      </w:r>
      <w:r w:rsidR="009E553F" w:rsidRPr="009E553F">
        <w:rPr>
          <w:noProof/>
        </w:rPr>
        <w:t xml:space="preserve"> </w:t>
      </w:r>
    </w:p>
    <w:p w14:paraId="685FD322" w14:textId="77777777" w:rsidR="007D164B" w:rsidRPr="00625215" w:rsidRDefault="007D164B" w:rsidP="007D164B">
      <w:pPr>
        <w:rPr>
          <w:color w:val="000000" w:themeColor="text1"/>
          <w:sz w:val="12"/>
          <w:szCs w:val="12"/>
        </w:rPr>
      </w:pPr>
    </w:p>
    <w:p w14:paraId="3F33A002" w14:textId="77777777" w:rsidR="007D164B" w:rsidRDefault="007D164B" w:rsidP="007D164B">
      <w:pPr>
        <w:pStyle w:val="Heading3"/>
      </w:pPr>
      <w:r>
        <w:lastRenderedPageBreak/>
        <w:t>S</w:t>
      </w:r>
      <w:r w:rsidRPr="00625215">
        <w:t>tudy Population</w:t>
      </w:r>
    </w:p>
    <w:p w14:paraId="3A8E52B4" w14:textId="77777777" w:rsidR="007D164B" w:rsidRPr="00616BA2" w:rsidRDefault="007D164B" w:rsidP="007D164B">
      <w:pPr>
        <w:rPr>
          <w:sz w:val="12"/>
          <w:szCs w:val="12"/>
        </w:rPr>
      </w:pPr>
    </w:p>
    <w:p w14:paraId="0107A567" w14:textId="1E8EBE77" w:rsidR="007D164B" w:rsidRDefault="007D164B" w:rsidP="213B268E">
      <w:pPr>
        <w:rPr>
          <w:color w:val="000000" w:themeColor="text1"/>
        </w:rPr>
      </w:pPr>
      <w:r>
        <w:rPr>
          <w:color w:val="000000" w:themeColor="text1"/>
        </w:rPr>
        <w:t>The Biobank not only studies major cardiovascular events, but</w:t>
      </w:r>
      <w:r w:rsidRPr="00625215">
        <w:rPr>
          <w:color w:val="000000" w:themeColor="text1"/>
        </w:rPr>
        <w:t xml:space="preserve"> also evaluates additional biomarkers for inflammation, cardiac injury, and genetics, with the goal of predicting CVD outcomes.</w:t>
      </w:r>
      <w:r w:rsidRPr="213B268E">
        <w:fldChar w:fldCharType="begin" w:fldLock="1"/>
      </w:r>
      <w:r w:rsidR="00FD1E1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22&lt;/sup&gt;","plainTextFormattedCitation":"22","previouslyFormattedCitation":"&lt;sup&gt;22&lt;/sup&gt;"},"properties":{"noteIndex":0},"schema":"https://github.com/citation-style-language/schema/raw/master/csl-citation.json"}</w:instrText>
      </w:r>
      <w:r w:rsidRPr="213B268E">
        <w:rPr>
          <w:color w:val="000000" w:themeColor="text1"/>
        </w:rPr>
        <w:fldChar w:fldCharType="separate"/>
      </w:r>
      <w:r w:rsidR="00FD1E18" w:rsidRPr="00FD1E18">
        <w:rPr>
          <w:noProof/>
          <w:color w:val="000000" w:themeColor="text1"/>
          <w:vertAlign w:val="superscript"/>
        </w:rPr>
        <w:t>22</w:t>
      </w:r>
      <w:r w:rsidRPr="213B268E">
        <w:fldChar w:fldCharType="end"/>
      </w:r>
      <w:r w:rsidRPr="00625215">
        <w:rPr>
          <w:color w:val="000000" w:themeColor="text1"/>
        </w:rPr>
        <w:t xml:space="preserve"> All patients aged 18 years and older undergoing cardiac catherization are recruited to participate by a full-time study coordinator</w:t>
      </w:r>
      <w:r>
        <w:rPr>
          <w:color w:val="000000" w:themeColor="text1"/>
        </w:rPr>
        <w:t xml:space="preserve"> prior to the start of the procedure</w:t>
      </w:r>
      <w:r w:rsidRPr="00625215">
        <w:rPr>
          <w:color w:val="000000" w:themeColor="text1"/>
        </w:rPr>
        <w:t>.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w:t>
      </w:r>
      <w:r>
        <w:rPr>
          <w:color w:val="000000" w:themeColor="text1"/>
        </w:rPr>
        <w:t xml:space="preserve">. We will exclude patients that are found to have atrial fibrillation or have &gt;20% ectopic beat burden or noise, as well as those that are </w:t>
      </w:r>
      <w:r w:rsidR="00C954F2">
        <w:rPr>
          <w:color w:val="000000" w:themeColor="text1"/>
        </w:rPr>
        <w:t>pacer dependent</w:t>
      </w:r>
      <w:r>
        <w:rPr>
          <w:color w:val="000000" w:themeColor="text1"/>
        </w:rPr>
        <w:t>.</w:t>
      </w:r>
      <w:r w:rsidR="009B5E0A">
        <w:rPr>
          <w:color w:val="000000" w:themeColor="text1"/>
        </w:rPr>
        <w:t xml:space="preserve"> We will exclude patients with known CAD</w:t>
      </w:r>
      <w:r w:rsidR="00312902">
        <w:rPr>
          <w:color w:val="000000" w:themeColor="text1"/>
        </w:rPr>
        <w:t xml:space="preserve">, and </w:t>
      </w:r>
      <w:r>
        <w:rPr>
          <w:color w:val="000000" w:themeColor="text1"/>
        </w:rPr>
        <w:t>oversample for patients with angina in which CAD status is not known.</w:t>
      </w:r>
    </w:p>
    <w:p w14:paraId="1D610403" w14:textId="77777777" w:rsidR="007D164B" w:rsidRPr="00616BA2" w:rsidRDefault="007D164B" w:rsidP="007D164B">
      <w:pPr>
        <w:rPr>
          <w:color w:val="000000" w:themeColor="text1"/>
          <w:sz w:val="12"/>
          <w:szCs w:val="12"/>
        </w:rPr>
      </w:pPr>
    </w:p>
    <w:p w14:paraId="2DE3A548" w14:textId="77777777" w:rsidR="007D164B" w:rsidRDefault="007D164B" w:rsidP="007D164B">
      <w:pPr>
        <w:pStyle w:val="Heading3"/>
      </w:pPr>
      <w:r>
        <w:t>Study</w:t>
      </w:r>
      <w:r w:rsidRPr="00625215">
        <w:t xml:space="preserve"> Design</w:t>
      </w:r>
    </w:p>
    <w:p w14:paraId="1148975C" w14:textId="77777777" w:rsidR="007D164B" w:rsidRPr="00616BA2" w:rsidRDefault="007D164B" w:rsidP="007D164B">
      <w:pPr>
        <w:rPr>
          <w:sz w:val="12"/>
          <w:szCs w:val="12"/>
        </w:rPr>
      </w:pPr>
    </w:p>
    <w:p w14:paraId="28E3583D" w14:textId="5E848C0D" w:rsidR="007D164B" w:rsidRDefault="007D164B" w:rsidP="3F23EEC2">
      <w:pPr>
        <w:rPr>
          <w:color w:val="000000" w:themeColor="text1"/>
        </w:rPr>
      </w:pPr>
      <w:r w:rsidRPr="00625215">
        <w:rPr>
          <w:color w:val="000000" w:themeColor="text1"/>
          <w:u w:val="single"/>
        </w:rPr>
        <w:t>General Protocol</w:t>
      </w:r>
      <w:r w:rsidRPr="00625215">
        <w:rPr>
          <w:color w:val="000000" w:themeColor="text1"/>
        </w:rPr>
        <w:t xml:space="preserve">: The enrollment, consent, and detailed phenotyping of the patients has been described in prior studies of the </w:t>
      </w:r>
      <w:r>
        <w:rPr>
          <w:color w:val="000000" w:themeColor="text1"/>
        </w:rPr>
        <w:t>Biobank</w:t>
      </w:r>
      <w:r w:rsidRPr="00625215">
        <w:rPr>
          <w:color w:val="000000" w:themeColor="text1"/>
        </w:rPr>
        <w:t>.</w:t>
      </w:r>
      <w:r w:rsidRPr="3F23EEC2">
        <w:fldChar w:fldCharType="begin" w:fldLock="1"/>
      </w:r>
      <w:r w:rsidR="00FD1E18">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22&lt;/sup&gt;","plainTextFormattedCitation":"22","previouslyFormattedCitation":"&lt;sup&gt;22&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22</w:t>
      </w:r>
      <w:r w:rsidRPr="3F23EEC2">
        <w:fldChar w:fldCharType="end"/>
      </w:r>
      <w:r w:rsidRPr="00625215">
        <w:rPr>
          <w:color w:val="000000" w:themeColor="text1"/>
        </w:rPr>
        <w:t xml:space="preserve"> Additional measures, including lifestyle factors, medical comorbidities, revascularization during the index cardiac catheterization, and previous revascularization procedures are ascertained via patient interview and chart review. The study</w:t>
      </w:r>
      <w:r>
        <w:rPr>
          <w:color w:val="000000" w:themeColor="text1"/>
        </w:rPr>
        <w:t xml:space="preserve"> will enroll participants daily from October 2019 until December 2020. The Biobank enrolls on average 10-20 patients per week, and we estimate from our pilot study that up to half will meet inclusion criteria for the sub-study and agree to ECG analysis</w:t>
      </w:r>
      <w:r w:rsidRPr="00625215">
        <w:rPr>
          <w:color w:val="000000" w:themeColor="text1"/>
        </w:rPr>
        <w:t xml:space="preserve">. </w:t>
      </w:r>
    </w:p>
    <w:p w14:paraId="34BCD3A5" w14:textId="77777777" w:rsidR="007D164B" w:rsidRPr="00616BA2" w:rsidRDefault="007D164B" w:rsidP="007D164B">
      <w:pPr>
        <w:rPr>
          <w:color w:val="000000" w:themeColor="text1"/>
          <w:sz w:val="12"/>
          <w:szCs w:val="12"/>
        </w:rPr>
      </w:pPr>
    </w:p>
    <w:p w14:paraId="4B103AF8" w14:textId="21026CBC" w:rsidR="007D164B" w:rsidRDefault="007D164B" w:rsidP="007D164B">
      <w:r w:rsidRPr="00625215">
        <w:rPr>
          <w:u w:val="single"/>
        </w:rPr>
        <w:t>Heart Rate Variability</w:t>
      </w:r>
      <w:r w:rsidRPr="00625215">
        <w:t xml:space="preserve">: </w:t>
      </w:r>
      <w:r>
        <w:t xml:space="preserve">As described above, we will collect ambulatory ECG with the </w:t>
      </w:r>
      <w:proofErr w:type="spellStart"/>
      <w:r>
        <w:t>VivaLNK</w:t>
      </w:r>
      <w:proofErr w:type="spellEnd"/>
      <w:r>
        <w:t xml:space="preserve"> patch</w:t>
      </w:r>
      <w:r w:rsidRPr="00625215">
        <w:t xml:space="preserve">. I will </w:t>
      </w:r>
      <w:r>
        <w:t>continue to supervise and assist the study staff with data collection efforts</w:t>
      </w:r>
      <w:r w:rsidRPr="00625215">
        <w:t>. The consent will occur in the</w:t>
      </w:r>
      <w:r>
        <w:t xml:space="preserve"> evening before, or morning of the catherization. The</w:t>
      </w:r>
      <w:r w:rsidRPr="00625215">
        <w:t xml:space="preserve"> patch will be applied</w:t>
      </w:r>
      <w:r>
        <w:t xml:space="preserve"> to the left mid-axillary line immediately after informed consent and will continue collecting data for up to 24 hours</w:t>
      </w:r>
      <w:r w:rsidRPr="00625215">
        <w:t xml:space="preserve">. We will use </w:t>
      </w:r>
      <w:r>
        <w:t>a</w:t>
      </w:r>
      <w:r w:rsidRPr="00625215">
        <w:t xml:space="preserve"> commercial </w:t>
      </w:r>
      <w:r>
        <w:t xml:space="preserve">from </w:t>
      </w:r>
      <w:proofErr w:type="spellStart"/>
      <w:r w:rsidRPr="00625215">
        <w:t>HeartTrends</w:t>
      </w:r>
      <w:proofErr w:type="spellEnd"/>
      <w:r w:rsidRPr="00625215">
        <w:t xml:space="preserve"> (Lev-El Diagnostics Ltd., Israel) to generate the </w:t>
      </w:r>
      <w:r w:rsidRPr="3F23EEC2">
        <w:rPr>
          <w:i/>
          <w:iCs/>
        </w:rPr>
        <w:t>Dyx</w:t>
      </w:r>
      <w:r w:rsidRPr="00625215">
        <w:t xml:space="preserve"> measure</w:t>
      </w:r>
      <w:r>
        <w:t xml:space="preserve">. We will also use an open source, </w:t>
      </w:r>
      <w:r w:rsidRPr="00625215">
        <w:t xml:space="preserve">internally developed HRV toolbox to </w:t>
      </w:r>
      <w:r>
        <w:t>provide frequency and time domain HRV metrics</w:t>
      </w:r>
      <w:r w:rsidRPr="00625215">
        <w:t>.</w:t>
      </w:r>
      <w:r w:rsidRPr="00625215">
        <w:fldChar w:fldCharType="begin" w:fldLock="1"/>
      </w:r>
      <w:r w:rsidR="00FD1E1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25&lt;/sup&gt;","plainTextFormattedCitation":"25","previouslyFormattedCitation":"&lt;sup&gt;25&lt;/sup&gt;"},"properties":{"noteIndex":0},"schema":"https://github.com/citation-style-language/schema/raw/master/csl-citation.json"}</w:instrText>
      </w:r>
      <w:r w:rsidRPr="00625215">
        <w:fldChar w:fldCharType="separate"/>
      </w:r>
      <w:r w:rsidR="00FD1E18" w:rsidRPr="00FD1E18">
        <w:rPr>
          <w:noProof/>
          <w:vertAlign w:val="superscript"/>
        </w:rPr>
        <w:t>25</w:t>
      </w:r>
      <w:r w:rsidRPr="00625215">
        <w:fldChar w:fldCharType="end"/>
      </w:r>
      <w:r w:rsidRPr="00625215">
        <w:t xml:space="preserve"> A materials transfer agreement with the company is already in place with </w:t>
      </w:r>
      <w:proofErr w:type="spellStart"/>
      <w:r w:rsidRPr="00625215">
        <w:t>HeartTrends</w:t>
      </w:r>
      <w:proofErr w:type="spellEnd"/>
      <w:r>
        <w:t xml:space="preserve"> for unrestricted evaluation of ECG data.</w:t>
      </w:r>
      <w:r w:rsidR="00BB4445">
        <w:t xml:space="preserve"> We are using HRV from the first hour of monitoring within the 7 AM to 10 AM time block as our primary time of measurement.</w:t>
      </w:r>
      <w:r w:rsidRPr="00625215">
        <w:fldChar w:fldCharType="begin"/>
      </w:r>
      <w:r w:rsidRPr="00625215">
        <w:rPr>
          <w:sz w:val="12"/>
          <w:szCs w:val="12"/>
        </w:rPr>
        <w:instrText xml:space="preserve"> INCLUDEPICTURE "https://www.wearable-technologies.com/wp-content/uploads/2018/05/BioStamp-nPoint-2.png" \* MERGEFORMATINET </w:instrText>
      </w:r>
      <w:r w:rsidRPr="00625215">
        <w:rPr>
          <w:sz w:val="12"/>
          <w:szCs w:val="12"/>
        </w:rPr>
        <w:fldChar w:fldCharType="end"/>
      </w:r>
    </w:p>
    <w:p w14:paraId="48B30C01" w14:textId="77777777" w:rsidR="007D164B" w:rsidRPr="002E10B1" w:rsidRDefault="007D164B" w:rsidP="007D164B">
      <w:pPr>
        <w:rPr>
          <w:sz w:val="12"/>
          <w:szCs w:val="12"/>
        </w:rPr>
      </w:pPr>
    </w:p>
    <w:p w14:paraId="17E064AC" w14:textId="791EABC0" w:rsidR="007D164B" w:rsidRDefault="007D164B" w:rsidP="007D164B">
      <w:r>
        <w:rPr>
          <w:u w:val="single"/>
        </w:rPr>
        <w:t>Psychological</w:t>
      </w:r>
      <w:r w:rsidRPr="00625215">
        <w:rPr>
          <w:u w:val="single"/>
        </w:rPr>
        <w:t xml:space="preserve"> Measures</w:t>
      </w:r>
      <w:r w:rsidRPr="00625215">
        <w:t>: The enrollment protocol includes patient interviews by study staff. Depressive symptoms will be assessed via the 9-question Primary Care Evaluation of Mental Disorders Brief Patient Health Questionnaire (PHQ-9).</w:t>
      </w:r>
      <w:r w:rsidRPr="00625215">
        <w:fldChar w:fldCharType="begin" w:fldLock="1"/>
      </w:r>
      <w:r w:rsidR="00FD1E18">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0&lt;/sup&gt;","plainTextFormattedCitation":"50","previouslyFormattedCitation":"&lt;sup&gt;50&lt;/sup&gt;"},"properties":{"noteIndex":0},"schema":"https://github.com/citation-style-language/schema/raw/master/csl-citation.json"}</w:instrText>
      </w:r>
      <w:r w:rsidRPr="00625215">
        <w:fldChar w:fldCharType="separate"/>
      </w:r>
      <w:r w:rsidR="00FD1E18" w:rsidRPr="00FD1E18">
        <w:rPr>
          <w:noProof/>
          <w:vertAlign w:val="superscript"/>
        </w:rPr>
        <w:t>50</w:t>
      </w:r>
      <w:r w:rsidRPr="00625215">
        <w:fldChar w:fldCharType="end"/>
      </w:r>
      <w:r w:rsidRPr="00625215">
        <w:t xml:space="preserve"> Moderate</w:t>
      </w:r>
      <w:r>
        <w:t>-severe</w:t>
      </w:r>
      <w:r w:rsidRPr="00625215">
        <w:t xml:space="preserve"> depression is </w:t>
      </w:r>
      <w:r>
        <w:t xml:space="preserve">considered when the PHQ-9 score is </w:t>
      </w:r>
      <w:r w:rsidRPr="00625215">
        <w:t>10 points or higher (out of 27)</w:t>
      </w:r>
      <w:r>
        <w:t xml:space="preserve">. This </w:t>
      </w:r>
      <w:proofErr w:type="spellStart"/>
      <w:r>
        <w:t>cutpoint</w:t>
      </w:r>
      <w:proofErr w:type="spellEnd"/>
      <w:r>
        <w:t xml:space="preserve"> has </w:t>
      </w:r>
      <w:r w:rsidRPr="00625215">
        <w:t>a sensitivity and specificity of 88% for major depression.</w:t>
      </w:r>
      <w:r w:rsidRPr="00625215">
        <w:fldChar w:fldCharType="begin" w:fldLock="1"/>
      </w:r>
      <w:r w:rsidR="00FD1E18">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24&lt;/sup&gt;","plainTextFormattedCitation":"24","previouslyFormattedCitation":"&lt;sup&gt;24&lt;/sup&gt;"},"properties":{"noteIndex":0},"schema":"https://github.com/citation-style-language/schema/raw/master/csl-citation.json"}</w:instrText>
      </w:r>
      <w:r w:rsidRPr="00625215">
        <w:fldChar w:fldCharType="separate"/>
      </w:r>
      <w:r w:rsidR="00FD1E18" w:rsidRPr="00FD1E18">
        <w:rPr>
          <w:noProof/>
          <w:vertAlign w:val="superscript"/>
        </w:rPr>
        <w:t>24</w:t>
      </w:r>
      <w:r w:rsidRPr="00625215">
        <w:fldChar w:fldCharType="end"/>
      </w:r>
    </w:p>
    <w:p w14:paraId="1682D9F4" w14:textId="77777777" w:rsidR="007D164B" w:rsidRPr="002E10B1" w:rsidRDefault="007D164B" w:rsidP="007D164B">
      <w:pPr>
        <w:rPr>
          <w:color w:val="000000" w:themeColor="text1"/>
          <w:sz w:val="12"/>
          <w:szCs w:val="12"/>
        </w:rPr>
      </w:pPr>
    </w:p>
    <w:p w14:paraId="34F01359" w14:textId="0E8082E0" w:rsidR="007D164B" w:rsidRDefault="007D164B" w:rsidP="3F23EEC2">
      <w:pPr>
        <w:rPr>
          <w:color w:val="000000" w:themeColor="text1"/>
        </w:rPr>
      </w:pPr>
      <w:r w:rsidRPr="00172B99">
        <w:rPr>
          <w:color w:val="000000" w:themeColor="text1"/>
          <w:u w:val="single"/>
        </w:rPr>
        <w:t xml:space="preserve">Cardiac </w:t>
      </w:r>
      <w:r>
        <w:rPr>
          <w:color w:val="000000" w:themeColor="text1"/>
          <w:u w:val="single"/>
        </w:rPr>
        <w:t>Measures</w:t>
      </w:r>
      <w:r>
        <w:rPr>
          <w:color w:val="000000" w:themeColor="text1"/>
        </w:rPr>
        <w:t xml:space="preserve">: The primary cardiac outcome is obstructive CAD, measured by &gt;70% stenosis or hemodynamic significance by fractional flow reserve. </w:t>
      </w:r>
      <w:r w:rsidRPr="00625215">
        <w:rPr>
          <w:color w:val="000000" w:themeColor="text1"/>
        </w:rPr>
        <w:t>Coronary angiography will</w:t>
      </w:r>
      <w:r>
        <w:rPr>
          <w:color w:val="000000" w:themeColor="text1"/>
        </w:rPr>
        <w:t xml:space="preserve"> also</w:t>
      </w:r>
      <w:r w:rsidRPr="00625215">
        <w:rPr>
          <w:color w:val="000000" w:themeColor="text1"/>
        </w:rPr>
        <w:t xml:space="preserve">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3F23EEC2">
        <w:fldChar w:fldCharType="begin" w:fldLock="1"/>
      </w:r>
      <w:r w:rsidR="00FD1E18">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29&lt;/sup&gt;","plainTextFormattedCitation":"29","previouslyFormattedCitation":"&lt;sup&gt;29&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29</w:t>
      </w:r>
      <w:r w:rsidRPr="3F23EEC2">
        <w:fldChar w:fldCharType="end"/>
      </w:r>
      <w:r>
        <w:rPr>
          <w:color w:val="000000" w:themeColor="text1"/>
        </w:rPr>
        <w:t xml:space="preserve"> Coronary angiography will also be evaluated using the Coronary Artery Surgery Study (CASS), which evaluates the number of major epicardial vessels that have a certain percent stenosis, e.g. the CASS-50 score determines the number of vessels with &gt; 50% stenosis. During catherization additional values of end-diastolic pressure and ejection fraction are collected as important covariates and potential confounders that may influence HRV.</w:t>
      </w:r>
    </w:p>
    <w:p w14:paraId="79230F86" w14:textId="77777777" w:rsidR="007D164B" w:rsidRPr="002E10B1" w:rsidRDefault="007D164B" w:rsidP="007D164B">
      <w:pPr>
        <w:rPr>
          <w:rFonts w:ascii="ArialMT" w:hAnsi="ArialMT" w:cs="Times New Roman"/>
          <w:color w:val="000000" w:themeColor="text1"/>
          <w:sz w:val="12"/>
          <w:szCs w:val="12"/>
        </w:rPr>
      </w:pPr>
    </w:p>
    <w:p w14:paraId="511791D9" w14:textId="77777777" w:rsidR="007D164B" w:rsidRDefault="213B268E" w:rsidP="007D164B">
      <w:r w:rsidRPr="213B268E">
        <w:rPr>
          <w:b/>
          <w:bCs/>
        </w:rPr>
        <w:t>Specific Aim #1: Quantify the relationship between depressive symptoms and ANS dysfunction.</w:t>
      </w:r>
      <w:r>
        <w:t xml:space="preserve"> </w:t>
      </w:r>
    </w:p>
    <w:p w14:paraId="10430994" w14:textId="77777777" w:rsidR="007D164B" w:rsidRPr="002E10B1" w:rsidRDefault="007D164B" w:rsidP="007D164B">
      <w:pPr>
        <w:rPr>
          <w:i/>
          <w:iCs/>
          <w:sz w:val="12"/>
          <w:szCs w:val="12"/>
        </w:rPr>
      </w:pPr>
    </w:p>
    <w:p w14:paraId="76D31AC6" w14:textId="580212E1" w:rsidR="007D164B" w:rsidRDefault="007D164B" w:rsidP="007D164B">
      <w:pPr>
        <w:rPr>
          <w:color w:val="000000" w:themeColor="text1"/>
        </w:rPr>
      </w:pPr>
      <w:r w:rsidRPr="00625215">
        <w:rPr>
          <w:color w:val="000000" w:themeColor="text1"/>
          <w:u w:val="single"/>
        </w:rPr>
        <w:t>Rationale</w:t>
      </w:r>
      <w:r w:rsidRPr="00625215">
        <w:rPr>
          <w:color w:val="000000" w:themeColor="text1"/>
        </w:rPr>
        <w:t xml:space="preserve">: </w:t>
      </w:r>
      <w:r>
        <w:rPr>
          <w:color w:val="000000" w:themeColor="text1"/>
        </w:rPr>
        <w:t>Depression is</w:t>
      </w:r>
      <w:r w:rsidRPr="00625215">
        <w:rPr>
          <w:color w:val="000000" w:themeColor="text1"/>
        </w:rPr>
        <w:t xml:space="preserve"> not only common is patients with CAD, but </w:t>
      </w:r>
      <w:r>
        <w:rPr>
          <w:color w:val="000000" w:themeColor="text1"/>
        </w:rPr>
        <w:t>is</w:t>
      </w:r>
      <w:r w:rsidRPr="00625215">
        <w:rPr>
          <w:color w:val="000000" w:themeColor="text1"/>
        </w:rPr>
        <w:t xml:space="preserve"> also prognostic after </w:t>
      </w:r>
      <w:r>
        <w:rPr>
          <w:color w:val="000000" w:themeColor="text1"/>
        </w:rPr>
        <w:t>myocardial infarction</w:t>
      </w:r>
      <w:r w:rsidRPr="00625215">
        <w:rPr>
          <w:color w:val="000000" w:themeColor="text1"/>
        </w:rPr>
        <w:t xml:space="preserve">, </w:t>
      </w:r>
      <w:r>
        <w:rPr>
          <w:color w:val="000000" w:themeColor="text1"/>
        </w:rPr>
        <w:t>independent</w:t>
      </w:r>
      <w:r w:rsidRPr="00625215">
        <w:rPr>
          <w:color w:val="000000" w:themeColor="text1"/>
        </w:rPr>
        <w:t xml:space="preserve"> of traditional risk factors.</w:t>
      </w:r>
      <w:r w:rsidRPr="00625215">
        <w:rPr>
          <w:color w:val="000000" w:themeColor="text1"/>
        </w:rPr>
        <w:fldChar w:fldCharType="begin" w:fldLock="1"/>
      </w:r>
      <w:r w:rsidR="00FD1E18">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51–54&lt;/sup&gt;","plainTextFormattedCitation":"51–54","previouslyFormattedCitation":"&lt;sup&gt;51–54&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51–54</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We </w:t>
      </w:r>
      <w:r>
        <w:rPr>
          <w:color w:val="000000" w:themeColor="text1"/>
        </w:rPr>
        <w:t xml:space="preserve">seek to reproduce this analysis in a group that is high risk for CAD, in whom depressive symptoms may arise from neurocardiac dysfunction and detected by low </w:t>
      </w:r>
      <w:r w:rsidRPr="00E16BC7">
        <w:rPr>
          <w:i/>
          <w:color w:val="000000" w:themeColor="text1"/>
        </w:rPr>
        <w:t>Dyx</w:t>
      </w:r>
      <w:r>
        <w:rPr>
          <w:color w:val="000000" w:themeColor="text1"/>
        </w:rPr>
        <w:t>.</w:t>
      </w:r>
      <w:r w:rsidR="00F52E95">
        <w:rPr>
          <w:color w:val="000000" w:themeColor="text1"/>
        </w:rPr>
        <w:t xml:space="preserve"> </w:t>
      </w:r>
    </w:p>
    <w:p w14:paraId="1BB71DFC" w14:textId="77777777" w:rsidR="007D164B" w:rsidRPr="002E10B1" w:rsidRDefault="007D164B" w:rsidP="007D164B">
      <w:pPr>
        <w:rPr>
          <w:color w:val="000000" w:themeColor="text1"/>
          <w:sz w:val="12"/>
          <w:szCs w:val="12"/>
        </w:rPr>
      </w:pPr>
    </w:p>
    <w:p w14:paraId="5B06105B" w14:textId="056C7214" w:rsidR="007D164B" w:rsidRDefault="007D164B" w:rsidP="007D164B">
      <w:pPr>
        <w:rPr>
          <w:color w:val="000000" w:themeColor="text1"/>
        </w:rPr>
      </w:pPr>
      <w:r w:rsidRPr="00625215">
        <w:rPr>
          <w:color w:val="000000" w:themeColor="text1"/>
          <w:u w:val="single"/>
        </w:rPr>
        <w:t>Data Collection and Analysis</w:t>
      </w:r>
      <w:r w:rsidRPr="00625215">
        <w:rPr>
          <w:color w:val="000000" w:themeColor="text1"/>
        </w:rPr>
        <w:t xml:space="preserve">: </w:t>
      </w:r>
      <w:r>
        <w:rPr>
          <w:color w:val="000000" w:themeColor="text1"/>
        </w:rPr>
        <w:t>Consecutive participants undergoing evaluation for ischemic heart disease are approached for participation in the biobank from Emory University Hospital (for this analysis)</w:t>
      </w:r>
      <w:r w:rsidRPr="00625215">
        <w:rPr>
          <w:color w:val="000000" w:themeColor="text1"/>
        </w:rPr>
        <w:t>.</w:t>
      </w:r>
      <w:r>
        <w:rPr>
          <w:color w:val="000000" w:themeColor="text1"/>
        </w:rPr>
        <w:t xml:space="preserve"> After informed consent, we will apply the </w:t>
      </w:r>
      <w:proofErr w:type="spellStart"/>
      <w:r>
        <w:rPr>
          <w:color w:val="000000" w:themeColor="text1"/>
        </w:rPr>
        <w:t>VivaLNK</w:t>
      </w:r>
      <w:proofErr w:type="spellEnd"/>
      <w:r>
        <w:rPr>
          <w:color w:val="000000" w:themeColor="text1"/>
        </w:rPr>
        <w:t xml:space="preserve"> patch, which will transmit raw ECG signal to a study smartphone via Bluetooth at 128 Hz. The data are uploaded Emory Box, which is approved for sensitive information. We have prepared additional programs that allow for extraction of the raw ECG signal. Data will be pre-processed for noise and arrhythmia detection and only analyzed for HRV when 80% of the signal is identified as </w:t>
      </w:r>
      <w:proofErr w:type="gramStart"/>
      <w:r>
        <w:rPr>
          <w:color w:val="000000" w:themeColor="text1"/>
        </w:rPr>
        <w:t>sufficient</w:t>
      </w:r>
      <w:proofErr w:type="gramEnd"/>
      <w:r>
        <w:rPr>
          <w:color w:val="000000" w:themeColor="text1"/>
        </w:rPr>
        <w:t xml:space="preserve"> quality and without arrhythmia. De-identified raw data will also be transmitted to </w:t>
      </w:r>
      <w:proofErr w:type="spellStart"/>
      <w:r w:rsidRPr="00625215">
        <w:rPr>
          <w:color w:val="000000" w:themeColor="text1"/>
        </w:rPr>
        <w:t>HeartTrends</w:t>
      </w:r>
      <w:proofErr w:type="spellEnd"/>
      <w:r w:rsidRPr="00625215">
        <w:rPr>
          <w:color w:val="000000" w:themeColor="text1"/>
        </w:rPr>
        <w:t xml:space="preserve"> </w:t>
      </w:r>
      <w:r>
        <w:rPr>
          <w:color w:val="000000" w:themeColor="text1"/>
        </w:rPr>
        <w:t xml:space="preserve">for blinded </w:t>
      </w:r>
      <w:r>
        <w:rPr>
          <w:color w:val="000000" w:themeColor="text1"/>
        </w:rPr>
        <w:lastRenderedPageBreak/>
        <w:t xml:space="preserve">analysis of </w:t>
      </w:r>
      <w:r w:rsidRPr="00E16BC7">
        <w:rPr>
          <w:i/>
          <w:color w:val="000000" w:themeColor="text1"/>
        </w:rPr>
        <w:t>Dyx</w:t>
      </w:r>
      <w:r>
        <w:rPr>
          <w:color w:val="000000" w:themeColor="text1"/>
        </w:rPr>
        <w:t xml:space="preserve"> in hourly intervals</w:t>
      </w:r>
      <w:r w:rsidRPr="00625215">
        <w:rPr>
          <w:color w:val="000000" w:themeColor="text1"/>
        </w:rPr>
        <w:t>.</w:t>
      </w:r>
      <w:r w:rsidRPr="00625215">
        <w:rPr>
          <w:color w:val="000000" w:themeColor="text1"/>
        </w:rPr>
        <w:fldChar w:fldCharType="begin" w:fldLock="1"/>
      </w:r>
      <w:r w:rsidR="00FD1E18">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18,44&lt;/sup&gt;","plainTextFormattedCitation":"18,44","previouslyFormattedCitation":"&lt;sup&gt;18,44&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18,44</w:t>
      </w:r>
      <w:r w:rsidRPr="00625215">
        <w:rPr>
          <w:color w:val="000000" w:themeColor="text1"/>
        </w:rPr>
        <w:fldChar w:fldCharType="end"/>
      </w:r>
      <w:r w:rsidRPr="00625215">
        <w:rPr>
          <w:color w:val="000000" w:themeColor="text1"/>
        </w:rPr>
        <w:t xml:space="preserve"> The primary </w:t>
      </w:r>
      <w:r>
        <w:rPr>
          <w:color w:val="000000" w:themeColor="text1"/>
        </w:rPr>
        <w:t>outcome</w:t>
      </w:r>
      <w:r w:rsidRPr="00625215">
        <w:rPr>
          <w:color w:val="000000" w:themeColor="text1"/>
        </w:rPr>
        <w:t xml:space="preserve"> will be depressive symptom</w:t>
      </w:r>
      <w:r>
        <w:rPr>
          <w:color w:val="000000" w:themeColor="text1"/>
        </w:rPr>
        <w:t>s</w:t>
      </w:r>
      <w:r w:rsidRPr="00625215">
        <w:rPr>
          <w:color w:val="000000" w:themeColor="text1"/>
        </w:rPr>
        <w:t xml:space="preserve"> (PHQ-9). The </w:t>
      </w:r>
      <w:r>
        <w:rPr>
          <w:color w:val="000000" w:themeColor="text1"/>
        </w:rPr>
        <w:t>primary exposure will be</w:t>
      </w:r>
      <w:r w:rsidRPr="00625215">
        <w:rPr>
          <w:color w:val="000000" w:themeColor="text1"/>
        </w:rPr>
        <w:t xml:space="preserve"> </w:t>
      </w:r>
      <w:r>
        <w:rPr>
          <w:color w:val="000000" w:themeColor="text1"/>
        </w:rPr>
        <w:t>a</w:t>
      </w:r>
      <w:r w:rsidRPr="00625215">
        <w:rPr>
          <w:color w:val="000000" w:themeColor="text1"/>
        </w:rPr>
        <w:t xml:space="preserve">utonomic function, measured by </w:t>
      </w:r>
      <w:r w:rsidRPr="00625215">
        <w:rPr>
          <w:i/>
          <w:color w:val="000000" w:themeColor="text1"/>
        </w:rPr>
        <w:t>Dyx</w:t>
      </w:r>
      <w:r w:rsidRPr="00625215">
        <w:rPr>
          <w:color w:val="000000" w:themeColor="text1"/>
        </w:rPr>
        <w:t xml:space="preserve"> and other HRV indices. </w:t>
      </w:r>
      <w:r w:rsidR="0093047F">
        <w:rPr>
          <w:color w:val="000000" w:themeColor="text1"/>
        </w:rPr>
        <w:t xml:space="preserve">We will measure HRV indices in the morning before catherization. </w:t>
      </w:r>
      <w:r w:rsidR="00F52E95">
        <w:rPr>
          <w:color w:val="000000" w:themeColor="text1"/>
        </w:rPr>
        <w:t xml:space="preserve">The effect of time-of-day on the relationship between HRV and depression has not been studied, thus we will limit analysis to morning hours (6 AM to 7 PM). </w:t>
      </w:r>
      <w:r>
        <w:rPr>
          <w:color w:val="000000" w:themeColor="text1"/>
        </w:rPr>
        <w:t>We</w:t>
      </w:r>
      <w:r w:rsidRPr="00625215">
        <w:rPr>
          <w:color w:val="000000" w:themeColor="text1"/>
        </w:rPr>
        <w:t xml:space="preserve"> will </w:t>
      </w:r>
      <w:r>
        <w:rPr>
          <w:color w:val="000000" w:themeColor="text1"/>
        </w:rPr>
        <w:t xml:space="preserve">create </w:t>
      </w:r>
      <w:r w:rsidRPr="00625215">
        <w:rPr>
          <w:color w:val="000000" w:themeColor="text1"/>
        </w:rPr>
        <w:t xml:space="preserve">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00FD1E18">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55&lt;/sup&gt;","plainTextFormattedCitation":"55","previouslyFormattedCitation":"&lt;sup&gt;5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55</w:t>
      </w:r>
      <w:r w:rsidRPr="00625215">
        <w:rPr>
          <w:color w:val="000000" w:themeColor="text1"/>
        </w:rPr>
        <w:fldChar w:fldCharType="end"/>
      </w:r>
      <w:r w:rsidRPr="00625215">
        <w:rPr>
          <w:color w:val="000000" w:themeColor="text1"/>
        </w:rPr>
        <w:t xml:space="preserve"> Secondary outcomes will </w:t>
      </w:r>
      <w:r>
        <w:rPr>
          <w:color w:val="000000" w:themeColor="text1"/>
        </w:rPr>
        <w:t xml:space="preserve">include adjustment for age and sex to study the potential interaction effect that may be present. </w:t>
      </w:r>
    </w:p>
    <w:p w14:paraId="12AE5BA9" w14:textId="77777777" w:rsidR="007D164B" w:rsidRPr="002E10B1" w:rsidRDefault="007D164B" w:rsidP="007D164B">
      <w:pPr>
        <w:rPr>
          <w:color w:val="000000" w:themeColor="text1"/>
          <w:sz w:val="12"/>
          <w:szCs w:val="12"/>
        </w:rPr>
      </w:pPr>
    </w:p>
    <w:p w14:paraId="45FF2BC0" w14:textId="7241DF41" w:rsidR="007D164B" w:rsidRPr="004D0F94" w:rsidRDefault="007D164B" w:rsidP="007D164B">
      <w:r w:rsidRPr="00EF303B">
        <w:rPr>
          <w:color w:val="000000" w:themeColor="text1"/>
          <w:u w:val="single"/>
        </w:rPr>
        <w:t>Power calculations</w:t>
      </w:r>
      <w:r>
        <w:rPr>
          <w:color w:val="000000" w:themeColor="text1"/>
        </w:rPr>
        <w:t>: In this exploratory study, the expected cohort size is 200 participants collected over 10-12 months. We anticipate a maximum of 20% data loss due to poor ECG quality (&gt;20% artifact) or missing psychological data. We do not expect attrition as this is a cross-sectional study. After these reductions we expect a sample size of 160 participants. We expect 25% of participants to have major depression, as our pilot study suggests. With α = 0.05, and 1 – β = 0.80, for n = 160 we would be adequately powered to detect an effect size of Cohen’s d = 0.59 (for n = 120, d = 0.59; for n = 200, d = 0.45).</w:t>
      </w:r>
      <w:r>
        <w:rPr>
          <w:color w:val="000000" w:themeColor="text1"/>
        </w:rPr>
        <w:fldChar w:fldCharType="begin" w:fldLock="1"/>
      </w:r>
      <w:r w:rsidR="00FD1E18">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6&lt;/sup&gt;","plainTextFormattedCitation":"56","previouslyFormattedCitation":"&lt;sup&gt;56&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56</w:t>
      </w:r>
      <w:r>
        <w:rPr>
          <w:color w:val="000000" w:themeColor="text1"/>
        </w:rPr>
        <w:fldChar w:fldCharType="end"/>
      </w:r>
      <w:r>
        <w:rPr>
          <w:color w:val="000000" w:themeColor="text1"/>
        </w:rPr>
        <w:t xml:space="preserve"> With α = 0.05</w:t>
      </w:r>
      <w:r w:rsidRPr="004D0F94">
        <w:rPr>
          <w:color w:val="000000" w:themeColor="text1"/>
        </w:rPr>
        <w:t xml:space="preserve"> </w:t>
      </w:r>
      <w:r>
        <w:rPr>
          <w:color w:val="000000" w:themeColor="text1"/>
        </w:rPr>
        <w:t>and 1 – β = 0.90, for n = 160 we would be adequately powered to detect an effect size of Cohen’s d = 0.59 (for n = 120, d = 0.68; for n = 200, d = 0.51).</w:t>
      </w:r>
    </w:p>
    <w:p w14:paraId="693E37EB" w14:textId="77777777" w:rsidR="007D164B" w:rsidRPr="002E10B1" w:rsidRDefault="007D164B" w:rsidP="007D164B">
      <w:pPr>
        <w:rPr>
          <w:color w:val="000000" w:themeColor="text1"/>
          <w:sz w:val="12"/>
          <w:szCs w:val="12"/>
        </w:rPr>
      </w:pPr>
    </w:p>
    <w:p w14:paraId="12F4240A" w14:textId="163CFD12" w:rsidR="007D164B" w:rsidRDefault="3F23EEC2" w:rsidP="3F23EEC2">
      <w:pPr>
        <w:rPr>
          <w:color w:val="000000" w:themeColor="text1"/>
        </w:rPr>
      </w:pPr>
      <w:r w:rsidRPr="3F23EEC2">
        <w:rPr>
          <w:color w:val="000000" w:themeColor="text1"/>
          <w:u w:val="single"/>
        </w:rPr>
        <w:t>Potential Problems and Solutions</w:t>
      </w:r>
      <w:r w:rsidRPr="3F23EEC2">
        <w:rPr>
          <w:color w:val="000000" w:themeColor="text1"/>
        </w:rPr>
        <w:t>: Unmeasured confounders will exist, and we will attempt to identify and measure them through clinical chart review, patient questionnaires, and through careful study design and patient selection. For example, the PHQ-9 is not validated in the setting of acute stress, which certain patients may present for in the setting of acute coronary syndromes. We will attempt to assess participants that are clinically stable by excluding those admitted to the intensive care unit. Treatment of depression may lead to favorable changes in HRV. We will control for antidepressant use through additional subgroup analysis.</w:t>
      </w:r>
      <w:r w:rsidR="0093047F">
        <w:rPr>
          <w:color w:val="000000" w:themeColor="text1"/>
        </w:rPr>
        <w:t xml:space="preserve"> We will perform additional </w:t>
      </w:r>
      <w:proofErr w:type="spellStart"/>
      <w:r w:rsidR="0093047F">
        <w:rPr>
          <w:color w:val="000000" w:themeColor="text1"/>
        </w:rPr>
        <w:t>cosinor</w:t>
      </w:r>
      <w:proofErr w:type="spellEnd"/>
      <w:r w:rsidR="0093047F">
        <w:rPr>
          <w:color w:val="000000" w:themeColor="text1"/>
        </w:rPr>
        <w:t xml:space="preserve"> analysis to explore if time of day is an important factor in this measurement.</w:t>
      </w:r>
      <w:r w:rsidRPr="3F23EEC2">
        <w:rPr>
          <w:color w:val="000000" w:themeColor="text1"/>
        </w:rPr>
        <w:t xml:space="preserve"> The generalizability of this data is difficult, as depression leads to changes in health behaviors. There are additional socioeconomic and health literacy data that may help control for health behavior changes. Data collection may also be limited, as depression has a lower prevalence as compared to CAD. If needed, we will </w:t>
      </w:r>
      <w:proofErr w:type="gramStart"/>
      <w:r w:rsidRPr="3F23EEC2">
        <w:rPr>
          <w:color w:val="000000" w:themeColor="text1"/>
        </w:rPr>
        <w:t>open up</w:t>
      </w:r>
      <w:proofErr w:type="gramEnd"/>
      <w:r w:rsidRPr="3F23EEC2">
        <w:rPr>
          <w:color w:val="000000" w:themeColor="text1"/>
        </w:rPr>
        <w:t xml:space="preserve"> recruitment at the other Emory University affiliated hospital sites, including Emory University Hospital Midtown and the Veterans Affairs Medical Center. To ensure data safety and prevent data loss, we have implemented a protocol for storage through a cloud-based, HIPAA-compliant syncing service (Box), which archives data immediately and prevents data loss. ECG data when retrieved </w:t>
      </w:r>
      <w:r w:rsidR="00F30BA9">
        <w:rPr>
          <w:color w:val="000000" w:themeColor="text1"/>
        </w:rPr>
        <w:t>is immediately uploaded to this service.</w:t>
      </w:r>
    </w:p>
    <w:p w14:paraId="3B175C2A" w14:textId="41D2D165" w:rsidR="007D164B" w:rsidRPr="002E10B1" w:rsidRDefault="007D164B" w:rsidP="3F23EEC2">
      <w:pPr>
        <w:rPr>
          <w:color w:val="000000" w:themeColor="text1"/>
          <w:sz w:val="12"/>
          <w:szCs w:val="12"/>
        </w:rPr>
      </w:pPr>
    </w:p>
    <w:p w14:paraId="0A378A82" w14:textId="567B002F" w:rsidR="007D164B" w:rsidRDefault="007D164B" w:rsidP="007D164B">
      <w:r w:rsidRPr="00625215">
        <w:rPr>
          <w:color w:val="000000" w:themeColor="text1"/>
          <w:u w:val="single"/>
        </w:rPr>
        <w:t>Anticipated Results</w:t>
      </w:r>
      <w:r w:rsidRPr="00625215">
        <w:rPr>
          <w:color w:val="000000" w:themeColor="text1"/>
        </w:rPr>
        <w:t xml:space="preserve">: </w:t>
      </w:r>
      <w:r>
        <w:rPr>
          <w:color w:val="000000" w:themeColor="text1"/>
        </w:rPr>
        <w:t xml:space="preserve">We expect to find an independent association between increased depressive symptoms and autonomic dysfunction, measured by low </w:t>
      </w:r>
      <w:r w:rsidRPr="0025727E">
        <w:rPr>
          <w:i/>
          <w:iCs/>
          <w:color w:val="000000" w:themeColor="text1"/>
        </w:rPr>
        <w:t>Dyx</w:t>
      </w:r>
      <w:r>
        <w:rPr>
          <w:iCs/>
          <w:color w:val="000000" w:themeColor="text1"/>
        </w:rPr>
        <w:t xml:space="preserve"> (primary outcome), as well as time/frequency domain HRV metrics (secondary outcome)</w:t>
      </w:r>
      <w:r>
        <w:rPr>
          <w:color w:val="000000" w:themeColor="text1"/>
        </w:rPr>
        <w:t>. We expect that this finding of de</w:t>
      </w:r>
      <w:r w:rsidRPr="0025727E">
        <w:rPr>
          <w:color w:val="000000" w:themeColor="text1"/>
        </w:rPr>
        <w:t>pression and low HRV will be most strongly associated in women and in younger participants (age</w:t>
      </w:r>
      <w:r w:rsidRPr="00E16BC7">
        <w:t xml:space="preserve"> </w:t>
      </w:r>
      <w:r w:rsidRPr="0025727E">
        <w:rPr>
          <w:u w:val="single"/>
        </w:rPr>
        <w:t>&lt;</w:t>
      </w:r>
      <w:r w:rsidRPr="0025727E">
        <w:t xml:space="preserve"> 65 years). </w:t>
      </w:r>
    </w:p>
    <w:p w14:paraId="0FC94923" w14:textId="77777777" w:rsidR="007D164B" w:rsidRPr="002E10B1" w:rsidRDefault="007D164B" w:rsidP="007D164B">
      <w:pPr>
        <w:rPr>
          <w:sz w:val="12"/>
          <w:szCs w:val="12"/>
        </w:rPr>
      </w:pPr>
    </w:p>
    <w:p w14:paraId="38078820" w14:textId="26083133" w:rsidR="007D164B" w:rsidRDefault="007D164B" w:rsidP="007D164B">
      <w:pPr>
        <w:rPr>
          <w:color w:val="000000" w:themeColor="text1"/>
        </w:rPr>
      </w:pPr>
      <w:r w:rsidRPr="00F21DC1">
        <w:rPr>
          <w:u w:val="single"/>
        </w:rPr>
        <w:t>Training Integration</w:t>
      </w:r>
      <w:r>
        <w:t xml:space="preserve">: For both aims of this proposal, ECG analysis plays an important role. Under the guidance of Dr. Shah, I </w:t>
      </w:r>
      <w:r w:rsidRPr="00625215">
        <w:rPr>
          <w:color w:val="000000" w:themeColor="text1"/>
        </w:rPr>
        <w:t xml:space="preserve">will </w:t>
      </w:r>
      <w:r>
        <w:rPr>
          <w:color w:val="000000" w:themeColor="text1"/>
        </w:rPr>
        <w:t xml:space="preserve">continue to </w:t>
      </w:r>
      <w:r w:rsidRPr="00625215">
        <w:rPr>
          <w:color w:val="000000" w:themeColor="text1"/>
        </w:rPr>
        <w:t xml:space="preserve">learn </w:t>
      </w:r>
      <w:r>
        <w:rPr>
          <w:color w:val="000000" w:themeColor="text1"/>
        </w:rPr>
        <w:t xml:space="preserve">proficiency with </w:t>
      </w:r>
      <w:r w:rsidRPr="00625215">
        <w:rPr>
          <w:color w:val="000000" w:themeColor="text1"/>
        </w:rPr>
        <w:t>the HRV toolbox to generate hourly frequency and geometric domain indices of HRV for additional assessments.</w:t>
      </w:r>
      <w:r w:rsidRPr="00625215">
        <w:rPr>
          <w:color w:val="000000" w:themeColor="text1"/>
        </w:rPr>
        <w:fldChar w:fldCharType="begin" w:fldLock="1"/>
      </w:r>
      <w:r w:rsidR="00FD1E18">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25&lt;/sup&gt;","plainTextFormattedCitation":"25","previouslyFormattedCitation":"&lt;sup&gt;2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25</w:t>
      </w:r>
      <w:r w:rsidRPr="00625215">
        <w:rPr>
          <w:color w:val="000000" w:themeColor="text1"/>
        </w:rPr>
        <w:fldChar w:fldCharType="end"/>
      </w:r>
      <w:r>
        <w:rPr>
          <w:color w:val="000000" w:themeColor="text1"/>
        </w:rPr>
        <w:t xml:space="preserve"> This will increase my experience with signal processing and the MATLAB software. In addition, the</w:t>
      </w:r>
      <w:r w:rsidRPr="00625215">
        <w:rPr>
          <w:color w:val="000000" w:themeColor="text1"/>
        </w:rPr>
        <w:t xml:space="preserve"> training through </w:t>
      </w:r>
      <w:r>
        <w:rPr>
          <w:color w:val="000000" w:themeColor="text1"/>
        </w:rPr>
        <w:t>additional biostatistical and epidemiology courses will</w:t>
      </w:r>
      <w:r w:rsidRPr="00625215">
        <w:rPr>
          <w:color w:val="000000" w:themeColor="text1"/>
        </w:rPr>
        <w:t xml:space="preserve"> provide me the necessary tools to conduct these analyses, with support from Dr. </w:t>
      </w:r>
      <w:r>
        <w:rPr>
          <w:color w:val="000000" w:themeColor="text1"/>
        </w:rPr>
        <w:t>Vaccarino</w:t>
      </w:r>
      <w:r w:rsidRPr="00625215">
        <w:rPr>
          <w:color w:val="000000" w:themeColor="text1"/>
        </w:rPr>
        <w:t xml:space="preserve"> and Dr. Shah in evaluation and interpretation of the data. Familiarizing myself with the mathematical principles and technical skills underlying signal processing</w:t>
      </w:r>
      <w:r>
        <w:rPr>
          <w:color w:val="000000" w:themeColor="text1"/>
        </w:rPr>
        <w:t xml:space="preserve"> and time-series analysis</w:t>
      </w:r>
      <w:r w:rsidRPr="00625215">
        <w:rPr>
          <w:color w:val="000000" w:themeColor="text1"/>
        </w:rPr>
        <w:t xml:space="preserve"> will be critical for my training</w:t>
      </w:r>
      <w:r>
        <w:rPr>
          <w:color w:val="000000" w:themeColor="text1"/>
        </w:rPr>
        <w:t>, allowing me to translate our findings into clinically meaningful assessments.</w:t>
      </w:r>
    </w:p>
    <w:p w14:paraId="13FE073F" w14:textId="0E29E712" w:rsidR="007D164B" w:rsidRPr="002E10B1" w:rsidRDefault="007D164B" w:rsidP="007D164B">
      <w:pPr>
        <w:rPr>
          <w:color w:val="000000" w:themeColor="text1"/>
          <w:sz w:val="12"/>
          <w:szCs w:val="12"/>
        </w:rPr>
      </w:pPr>
    </w:p>
    <w:p w14:paraId="1368CAA4" w14:textId="0DFE8DBF" w:rsidR="007D164B" w:rsidRDefault="00B152EA" w:rsidP="007D164B">
      <w:pPr>
        <w:rPr>
          <w:i/>
          <w:iCs/>
        </w:rPr>
      </w:pPr>
      <w:r>
        <w:rPr>
          <w:noProof/>
        </w:rPr>
        <mc:AlternateContent>
          <mc:Choice Requires="wpg">
            <w:drawing>
              <wp:anchor distT="0" distB="0" distL="114300" distR="114300" simplePos="0" relativeHeight="251657216" behindDoc="1" locked="0" layoutInCell="1" allowOverlap="1" wp14:anchorId="3D6DE0ED" wp14:editId="128B0D21">
                <wp:simplePos x="0" y="0"/>
                <wp:positionH relativeFrom="margin">
                  <wp:align>right</wp:align>
                </wp:positionH>
                <wp:positionV relativeFrom="paragraph">
                  <wp:posOffset>22225</wp:posOffset>
                </wp:positionV>
                <wp:extent cx="4117975" cy="1933575"/>
                <wp:effectExtent l="0" t="0" r="0" b="0"/>
                <wp:wrapTight wrapText="bothSides">
                  <wp:wrapPolygon edited="0">
                    <wp:start x="0" y="0"/>
                    <wp:lineTo x="0" y="18089"/>
                    <wp:lineTo x="999" y="20430"/>
                    <wp:lineTo x="999" y="21281"/>
                    <wp:lineTo x="21284" y="21281"/>
                    <wp:lineTo x="21483" y="17025"/>
                    <wp:lineTo x="21483" y="0"/>
                    <wp:lineTo x="0" y="0"/>
                  </wp:wrapPolygon>
                </wp:wrapTight>
                <wp:docPr id="6" name="Group 6"/>
                <wp:cNvGraphicFramePr/>
                <a:graphic xmlns:a="http://schemas.openxmlformats.org/drawingml/2006/main">
                  <a:graphicData uri="http://schemas.microsoft.com/office/word/2010/wordprocessingGroup">
                    <wpg:wgp>
                      <wpg:cNvGrpSpPr/>
                      <wpg:grpSpPr>
                        <a:xfrm>
                          <a:off x="0" y="0"/>
                          <a:ext cx="4117975" cy="1933575"/>
                          <a:chOff x="0" y="0"/>
                          <a:chExt cx="3875066" cy="1820280"/>
                        </a:xfrm>
                      </wpg:grpSpPr>
                      <wps:wsp>
                        <wps:cNvPr id="7" name="Text Box 7"/>
                        <wps:cNvSpPr txBox="1"/>
                        <wps:spPr>
                          <a:xfrm>
                            <a:off x="126165" y="1463040"/>
                            <a:ext cx="3748901" cy="357240"/>
                          </a:xfrm>
                          <a:prstGeom prst="rect">
                            <a:avLst/>
                          </a:prstGeom>
                          <a:noFill/>
                          <a:ln w="6350">
                            <a:noFill/>
                          </a:ln>
                        </wps:spPr>
                        <wps:txbx>
                          <w:txbxContent>
                            <w:p w14:paraId="12D8CC28" w14:textId="77777777" w:rsidR="007D164B" w:rsidRPr="00163705" w:rsidRDefault="007D164B" w:rsidP="007D164B">
                              <w:pPr>
                                <w:rPr>
                                  <w:bCs/>
                                  <w:sz w:val="16"/>
                                  <w:szCs w:val="16"/>
                                </w:rPr>
                              </w:pPr>
                              <w:r>
                                <w:rPr>
                                  <w:bCs/>
                                  <w:sz w:val="16"/>
                                  <w:szCs w:val="16"/>
                                </w:rPr>
                                <w:t xml:space="preserve">Figure 4. The non-linear HRV metric, </w:t>
                              </w:r>
                              <w:r w:rsidRPr="00163705">
                                <w:rPr>
                                  <w:bCs/>
                                  <w:i/>
                                  <w:iCs/>
                                  <w:sz w:val="16"/>
                                  <w:szCs w:val="16"/>
                                </w:rPr>
                                <w:t>Dyx</w:t>
                              </w:r>
                              <w:r>
                                <w:rPr>
                                  <w:bCs/>
                                  <w:sz w:val="16"/>
                                  <w:szCs w:val="16"/>
                                </w:rPr>
                                <w:t>, was found to be significantly lower in the early morning hours in patients with abnormal myocardial perfusion defici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 name="Group 11"/>
                        <wpg:cNvGrpSpPr/>
                        <wpg:grpSpPr>
                          <a:xfrm>
                            <a:off x="0" y="0"/>
                            <a:ext cx="3851910" cy="1519554"/>
                            <a:chOff x="0" y="0"/>
                            <a:chExt cx="2915920" cy="1150901"/>
                          </a:xfrm>
                        </wpg:grpSpPr>
                        <pic:pic xmlns:pic="http://schemas.openxmlformats.org/drawingml/2006/picture">
                          <pic:nvPicPr>
                            <pic:cNvPr id="12" name="Picture 12"/>
                            <pic:cNvPicPr>
                              <a:picLocks noChangeAspect="1"/>
                            </pic:cNvPicPr>
                          </pic:nvPicPr>
                          <pic:blipFill rotWithShape="1">
                            <a:blip r:embed="rId14" cstate="print">
                              <a:extLst>
                                <a:ext uri="{28A0092B-C50C-407E-A947-70E740481C1C}">
                                  <a14:useLocalDpi xmlns:a14="http://schemas.microsoft.com/office/drawing/2010/main" val="0"/>
                                </a:ext>
                              </a:extLst>
                            </a:blip>
                            <a:srcRect b="75591"/>
                            <a:stretch/>
                          </pic:blipFill>
                          <pic:spPr bwMode="auto">
                            <a:xfrm>
                              <a:off x="0" y="0"/>
                              <a:ext cx="2915920" cy="756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4" cstate="print">
                              <a:extLst>
                                <a:ext uri="{28A0092B-C50C-407E-A947-70E740481C1C}">
                                  <a14:useLocalDpi xmlns:a14="http://schemas.microsoft.com/office/drawing/2010/main" val="0"/>
                                </a:ext>
                              </a:extLst>
                            </a:blip>
                            <a:srcRect t="86702"/>
                            <a:stretch/>
                          </pic:blipFill>
                          <pic:spPr bwMode="auto">
                            <a:xfrm>
                              <a:off x="0" y="738786"/>
                              <a:ext cx="2915920" cy="412115"/>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3D6DE0ED" id="Group 6" o:spid="_x0000_s1043" style="position:absolute;margin-left:273.05pt;margin-top:1.75pt;width:324.25pt;height:152.25pt;z-index:-251659264;mso-position-horizontal:right;mso-position-horizontal-relative:margin;mso-position-vertical-relative:text;mso-width-relative:margin;mso-height-relative:margin" coordsize="38750,182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">
                <v:shape id="Text Box 7" o:spid="_x0000_s1044" type="#_x0000_t202" style="position:absolute;left:1261;top:14630;width:37489;height:3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12D8CC28" w14:textId="77777777" w:rsidR="007D164B" w:rsidRPr="00163705" w:rsidRDefault="007D164B" w:rsidP="007D164B">
                        <w:pPr>
                          <w:rPr>
                            <w:bCs/>
                            <w:sz w:val="16"/>
                            <w:szCs w:val="16"/>
                          </w:rPr>
                        </w:pPr>
                        <w:r>
                          <w:rPr>
                            <w:bCs/>
                            <w:sz w:val="16"/>
                            <w:szCs w:val="16"/>
                          </w:rPr>
                          <w:t xml:space="preserve">Figure 4. The non-linear HRV metric, </w:t>
                        </w:r>
                        <w:r w:rsidRPr="00163705">
                          <w:rPr>
                            <w:bCs/>
                            <w:i/>
                            <w:iCs/>
                            <w:sz w:val="16"/>
                            <w:szCs w:val="16"/>
                          </w:rPr>
                          <w:t>Dyx</w:t>
                        </w:r>
                        <w:r>
                          <w:rPr>
                            <w:bCs/>
                            <w:sz w:val="16"/>
                            <w:szCs w:val="16"/>
                          </w:rPr>
                          <w:t>, was found to be significantly lower in the early morning hours in patients with abnormal myocardial perfusion deficits.</w:t>
                        </w:r>
                      </w:p>
                    </w:txbxContent>
                  </v:textbox>
                </v:shape>
                <v:group id="Group 11" o:spid="_x0000_s1045" style="position:absolute;width:38519;height:15195" coordsize="29159,11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12" o:spid="_x0000_s1046" type="#_x0000_t75" style="position:absolute;width:29159;height:7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">
                    <v:imagedata r:id="rId15" o:title="" cropbottom="49539f"/>
                  </v:shape>
                  <v:shape id="Picture 13" o:spid="_x0000_s1047" type="#_x0000_t75" style="position:absolute;top:7387;width:29159;height:4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">
                    <v:imagedata r:id="rId15" o:title="" croptop="56821f"/>
                  </v:shape>
                </v:group>
                <w10:wrap type="tight" anchorx="margin"/>
              </v:group>
            </w:pict>
          </mc:Fallback>
        </mc:AlternateContent>
      </w:r>
      <w:r w:rsidR="007D164B">
        <w:rPr>
          <w:b/>
          <w:bCs/>
        </w:rPr>
        <w:t xml:space="preserve">Specific Aim #2: </w:t>
      </w:r>
      <w:r w:rsidR="007D164B" w:rsidRPr="00544424">
        <w:rPr>
          <w:b/>
          <w:bCs/>
        </w:rPr>
        <w:t xml:space="preserve">Examine the </w:t>
      </w:r>
      <w:r w:rsidR="007D164B">
        <w:rPr>
          <w:b/>
          <w:bCs/>
        </w:rPr>
        <w:t>relationship</w:t>
      </w:r>
      <w:r w:rsidR="007D164B" w:rsidRPr="00544424">
        <w:rPr>
          <w:b/>
          <w:bCs/>
        </w:rPr>
        <w:t xml:space="preserve"> of obstructive CAD </w:t>
      </w:r>
      <w:r w:rsidR="007D164B">
        <w:rPr>
          <w:b/>
          <w:bCs/>
        </w:rPr>
        <w:t>with</w:t>
      </w:r>
      <w:r w:rsidR="007D164B" w:rsidRPr="00544424">
        <w:rPr>
          <w:b/>
          <w:bCs/>
        </w:rPr>
        <w:t xml:space="preserve"> ANS dysfunction</w:t>
      </w:r>
      <w:r w:rsidR="007D164B">
        <w:rPr>
          <w:b/>
          <w:bCs/>
        </w:rPr>
        <w:t xml:space="preserve"> and its potential dose-response relationship.</w:t>
      </w:r>
      <w:r w:rsidR="007D164B" w:rsidRPr="00460EC5">
        <w:t xml:space="preserve"> </w:t>
      </w:r>
    </w:p>
    <w:p w14:paraId="59745749" w14:textId="77777777" w:rsidR="00467480" w:rsidRPr="00467480" w:rsidRDefault="00467480" w:rsidP="007D164B">
      <w:pPr>
        <w:rPr>
          <w:color w:val="000000" w:themeColor="text1"/>
          <w:sz w:val="12"/>
          <w:szCs w:val="12"/>
          <w:u w:val="single"/>
        </w:rPr>
      </w:pPr>
    </w:p>
    <w:p w14:paraId="4FFF7618" w14:textId="1A2931EF" w:rsidR="007D164B" w:rsidRDefault="007D164B" w:rsidP="007D164B">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w:t>
      </w:r>
      <w:r>
        <w:rPr>
          <w:color w:val="000000" w:themeColor="text1"/>
        </w:rPr>
        <w:t xml:space="preserve"> pharmacological</w:t>
      </w:r>
      <w:r w:rsidRPr="00625215">
        <w:rPr>
          <w:color w:val="000000" w:themeColor="text1"/>
        </w:rPr>
        <w:t xml:space="preserve">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FD1E18">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FD1E18" w:rsidRPr="00FD1E18">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w:t>
      </w:r>
      <w:r>
        <w:rPr>
          <w:color w:val="000000" w:themeColor="text1"/>
        </w:rPr>
        <w:t xml:space="preserve"> </w:t>
      </w:r>
      <w:r w:rsidRPr="00625215">
        <w:rPr>
          <w:color w:val="000000" w:themeColor="text1"/>
        </w:rPr>
        <w:lastRenderedPageBreak/>
        <w:t xml:space="preserve">evaluate </w:t>
      </w:r>
      <w:r w:rsidRPr="00625215">
        <w:rPr>
          <w:i/>
          <w:color w:val="000000" w:themeColor="text1"/>
        </w:rPr>
        <w:t xml:space="preserve">Dyx </w:t>
      </w:r>
      <w:r w:rsidRPr="00625215">
        <w:rPr>
          <w:color w:val="000000" w:themeColor="text1"/>
        </w:rPr>
        <w:t>during morning hours and the relationship with obstructive CAD and overall plaque burden.</w:t>
      </w:r>
      <w:r>
        <w:rPr>
          <w:color w:val="000000" w:themeColor="text1"/>
        </w:rPr>
        <w:t xml:space="preserve"> We look to provide further validation that plaque burden lowers HRV in a dose-response manner.  Our prior work was conducted in middle-aged, male veterans and can be expanded by including women.</w:t>
      </w:r>
    </w:p>
    <w:p w14:paraId="16625A3A" w14:textId="2B4319C1" w:rsidR="007D164B" w:rsidRPr="002E10B1" w:rsidRDefault="007D164B" w:rsidP="007D164B">
      <w:pPr>
        <w:rPr>
          <w:color w:val="000000" w:themeColor="text1"/>
          <w:sz w:val="12"/>
          <w:szCs w:val="12"/>
        </w:rPr>
      </w:pPr>
    </w:p>
    <w:p w14:paraId="562C1EF0" w14:textId="5243CFB7" w:rsidR="007D164B" w:rsidRDefault="007D164B" w:rsidP="3F23EEC2">
      <w:pPr>
        <w:rPr>
          <w:color w:val="000000" w:themeColor="text1"/>
        </w:rPr>
      </w:pPr>
      <w:r w:rsidRPr="00625215">
        <w:rPr>
          <w:color w:val="000000" w:themeColor="text1"/>
          <w:u w:val="single"/>
        </w:rPr>
        <w:t>Data Collection and Analysis</w:t>
      </w:r>
      <w:r w:rsidRPr="00625215">
        <w:rPr>
          <w:color w:val="000000" w:themeColor="text1"/>
        </w:rPr>
        <w:t>:</w:t>
      </w:r>
      <w:r>
        <w:rPr>
          <w:color w:val="000000" w:themeColor="text1"/>
        </w:rPr>
        <w:t xml:space="preserve"> </w:t>
      </w:r>
      <w:r w:rsidRPr="00625215">
        <w:rPr>
          <w:color w:val="000000" w:themeColor="text1"/>
        </w:rPr>
        <w:t xml:space="preserve">I will compare the exposure of HRV to the </w:t>
      </w:r>
      <w:r>
        <w:rPr>
          <w:color w:val="000000" w:themeColor="text1"/>
        </w:rPr>
        <w:t>primary o</w:t>
      </w:r>
      <w:r w:rsidRPr="00625215">
        <w:rPr>
          <w:color w:val="000000" w:themeColor="text1"/>
        </w:rPr>
        <w:t xml:space="preserve">utcome of </w:t>
      </w:r>
      <w:r>
        <w:rPr>
          <w:color w:val="000000" w:themeColor="text1"/>
        </w:rPr>
        <w:t xml:space="preserve">obstructive CAD &gt; 70%, as well as the secondary outcomes of </w:t>
      </w:r>
      <w:r w:rsidRPr="00625215">
        <w:rPr>
          <w:color w:val="000000" w:themeColor="text1"/>
        </w:rPr>
        <w:t xml:space="preserve">coronary artery plaque burden measured by the </w:t>
      </w:r>
      <w:proofErr w:type="spellStart"/>
      <w:r w:rsidRPr="00625215">
        <w:rPr>
          <w:color w:val="000000" w:themeColor="text1"/>
        </w:rPr>
        <w:t>Gensini</w:t>
      </w:r>
      <w:proofErr w:type="spellEnd"/>
      <w:r w:rsidRPr="00625215">
        <w:rPr>
          <w:color w:val="000000" w:themeColor="text1"/>
        </w:rPr>
        <w:t xml:space="preserve"> </w:t>
      </w:r>
      <w:r>
        <w:rPr>
          <w:color w:val="000000" w:themeColor="text1"/>
        </w:rPr>
        <w:t xml:space="preserve">and CASS </w:t>
      </w:r>
      <w:r w:rsidRPr="00625215">
        <w:rPr>
          <w:color w:val="000000" w:themeColor="text1"/>
        </w:rPr>
        <w:t>score</w:t>
      </w:r>
      <w:r>
        <w:rPr>
          <w:color w:val="000000" w:themeColor="text1"/>
        </w:rPr>
        <w:t>s</w:t>
      </w:r>
      <w:r w:rsidRPr="00625215">
        <w:rPr>
          <w:color w:val="000000" w:themeColor="text1"/>
        </w:rPr>
        <w:t xml:space="preserve">, from cardiac catherization using regression models. </w:t>
      </w:r>
      <w:r>
        <w:rPr>
          <w:color w:val="000000" w:themeColor="text1"/>
        </w:rPr>
        <w:t>Regression</w:t>
      </w:r>
      <w:r w:rsidRPr="00625215">
        <w:rPr>
          <w:color w:val="000000" w:themeColor="text1"/>
        </w:rPr>
        <w:t xml:space="preserve"> models will be fit using a clinical cutoff point of </w:t>
      </w:r>
      <w:r w:rsidRPr="3F23EEC2">
        <w:rPr>
          <w:i/>
          <w:iCs/>
          <w:color w:val="000000" w:themeColor="text1"/>
        </w:rPr>
        <w:t xml:space="preserve">Dyx </w:t>
      </w:r>
      <w:r w:rsidRPr="00625215">
        <w:rPr>
          <w:color w:val="000000" w:themeColor="text1"/>
        </w:rPr>
        <w:t>(&lt; 2.0 units)</w:t>
      </w:r>
      <w:r w:rsidRPr="3F23EEC2">
        <w:rPr>
          <w:i/>
          <w:iCs/>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3F23EEC2">
        <w:fldChar w:fldCharType="begin" w:fldLock="1"/>
      </w:r>
      <w:r w:rsidR="00FD1E18">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55&lt;/sup&gt;","plainTextFormattedCitation":"55","previouslyFormattedCitation":"&lt;sup&gt;55&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55</w:t>
      </w:r>
      <w:r w:rsidRPr="3F23EEC2">
        <w:fldChar w:fldCharType="end"/>
      </w:r>
      <w:r w:rsidRPr="00625215">
        <w:rPr>
          <w:color w:val="000000" w:themeColor="text1"/>
        </w:rPr>
        <w:t xml:space="preserve"> </w:t>
      </w:r>
      <w:r>
        <w:rPr>
          <w:color w:val="000000" w:themeColor="text1"/>
        </w:rPr>
        <w:t>Additional models will be fit using continuous HRV measures and continuous coronary artery plaque burden.  Analysis will also be performed to test the interaction of age and sex on HRV and CAD. Adjusted models will</w:t>
      </w:r>
      <w:r w:rsidRPr="00625215">
        <w:rPr>
          <w:color w:val="000000" w:themeColor="text1"/>
        </w:rPr>
        <w:t xml:space="preserve"> evaluate the performance of HRV against traditional risk factors</w:t>
      </w:r>
      <w:r>
        <w:rPr>
          <w:color w:val="000000" w:themeColor="text1"/>
        </w:rPr>
        <w:t>.</w:t>
      </w:r>
    </w:p>
    <w:p w14:paraId="75ABBC0B" w14:textId="3B80C1E4" w:rsidR="007D164B" w:rsidRPr="002E10B1" w:rsidRDefault="007D164B" w:rsidP="007D164B">
      <w:pPr>
        <w:rPr>
          <w:color w:val="000000" w:themeColor="text1"/>
          <w:sz w:val="12"/>
          <w:szCs w:val="12"/>
        </w:rPr>
      </w:pPr>
    </w:p>
    <w:p w14:paraId="5859F08C" w14:textId="0C5B5D39" w:rsidR="007D164B" w:rsidRDefault="007D164B" w:rsidP="007D164B">
      <w:pPr>
        <w:rPr>
          <w:color w:val="000000" w:themeColor="text1"/>
        </w:rPr>
      </w:pPr>
      <w:r w:rsidRPr="00EF303B">
        <w:rPr>
          <w:color w:val="000000" w:themeColor="text1"/>
          <w:u w:val="single"/>
        </w:rPr>
        <w:t>Power calculations</w:t>
      </w:r>
      <w:r>
        <w:rPr>
          <w:color w:val="000000" w:themeColor="text1"/>
        </w:rPr>
        <w:t xml:space="preserve">: As above, we expect an initial cohort size of 200 patients, with 160 patients with non-missing data. We expect that 75% of patients will have obstructive CAD, </w:t>
      </w:r>
      <w:proofErr w:type="gramStart"/>
      <w:r>
        <w:rPr>
          <w:color w:val="000000" w:themeColor="text1"/>
        </w:rPr>
        <w:t>similar to</w:t>
      </w:r>
      <w:proofErr w:type="gramEnd"/>
      <w:r>
        <w:rPr>
          <w:color w:val="000000" w:themeColor="text1"/>
        </w:rPr>
        <w:t xml:space="preserve"> the rate seen in our pilot study. With α = 0.05, and 1 – β = 0.80, for n = 160 we would be adequately powered to detect an effect size of Cohen’s d = 0.59 (for n = 120, d = 0.59; for n = 200, d = 0.45).</w:t>
      </w:r>
      <w:r>
        <w:rPr>
          <w:color w:val="000000" w:themeColor="text1"/>
        </w:rPr>
        <w:fldChar w:fldCharType="begin" w:fldLock="1"/>
      </w:r>
      <w:r w:rsidR="00FD1E18">
        <w:rPr>
          <w:color w:val="000000" w:themeColor="text1"/>
        </w:rPr>
        <w:instrText>ADDIN CSL_CITATION {"citationItems":[{"id":"ITEM-1","itemData":{"DOI":"10.1016/j.paid.2016.06.069","ISSN":"01918869","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author":[{"dropping-particle":"","family":"Gignac","given":"Gilles E.","non-dropping-particle":"","parse-names":false,"suffix":""},{"dropping-particle":"","family":"Szodorai","given":"Eva T.","non-dropping-particle":"","parse-names":false,"suffix":""}],"container-title":"Personality and Individual Differences","id":"ITEM-1","issued":{"date-parts":[["2016","11","1"]]},"page":"74-78","publisher":"Elsevier Ltd","title":"Effect size guidelines for individual differences researchers","type":"article-journal","volume":"102"},"uris":["http://www.mendeley.com/documents/?uuid=58b85a5e-5dc7-352e-8526-1d21482e2dc4"]}],"mendeley":{"formattedCitation":"&lt;sup&gt;56&lt;/sup&gt;","plainTextFormattedCitation":"56","previouslyFormattedCitation":"&lt;sup&gt;56&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56</w:t>
      </w:r>
      <w:r>
        <w:rPr>
          <w:color w:val="000000" w:themeColor="text1"/>
        </w:rPr>
        <w:fldChar w:fldCharType="end"/>
      </w:r>
      <w:r>
        <w:rPr>
          <w:color w:val="000000" w:themeColor="text1"/>
        </w:rPr>
        <w:t xml:space="preserve"> With α = 0.05</w:t>
      </w:r>
      <w:r w:rsidRPr="004D0F94">
        <w:rPr>
          <w:color w:val="000000" w:themeColor="text1"/>
        </w:rPr>
        <w:t xml:space="preserve"> </w:t>
      </w:r>
      <w:r>
        <w:rPr>
          <w:color w:val="000000" w:themeColor="text1"/>
        </w:rPr>
        <w:t>and 1 – β = 0.90, for n = 160 we would be adequately powered to detect an effect size of Cohen’s d = 0.59 (for n = 120, d = 0.68; for n = 200, d = 0.51).</w:t>
      </w:r>
    </w:p>
    <w:p w14:paraId="0D6E231F" w14:textId="77777777" w:rsidR="007D164B" w:rsidRPr="002E10B1" w:rsidRDefault="007D164B" w:rsidP="007D164B">
      <w:pPr>
        <w:rPr>
          <w:color w:val="000000" w:themeColor="text1"/>
          <w:sz w:val="12"/>
          <w:szCs w:val="12"/>
        </w:rPr>
      </w:pPr>
    </w:p>
    <w:p w14:paraId="55462431" w14:textId="0F3F2D99" w:rsidR="007D164B" w:rsidRDefault="007D164B" w:rsidP="3F23EEC2">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3F23EEC2">
        <w:fldChar w:fldCharType="begin" w:fldLock="1"/>
      </w:r>
      <w:r w:rsidR="00FD1E18">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7&lt;/sup&gt;","plainTextFormattedCitation":"57","previouslyFormattedCitation":"&lt;sup&gt;57&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57</w:t>
      </w:r>
      <w:r w:rsidRPr="3F23EEC2">
        <w:fldChar w:fldCharType="end"/>
      </w:r>
      <w:r w:rsidRPr="00625215">
        <w:rPr>
          <w:color w:val="000000" w:themeColor="text1"/>
        </w:rPr>
        <w:t xml:space="preserve"> For patients on beta-blocker therapy we will</w:t>
      </w:r>
      <w:r>
        <w:rPr>
          <w:color w:val="000000" w:themeColor="text1"/>
        </w:rPr>
        <w:t xml:space="preserve"> adjust for confounding effects in multivariable models, and</w:t>
      </w:r>
      <w:r w:rsidRPr="00625215">
        <w:rPr>
          <w:color w:val="000000" w:themeColor="text1"/>
        </w:rPr>
        <w:t xml:space="preserve"> perform an additional subgroup analysis to </w:t>
      </w:r>
      <w:r>
        <w:rPr>
          <w:color w:val="000000" w:themeColor="text1"/>
        </w:rPr>
        <w:t>evaluate for effect modification</w:t>
      </w:r>
      <w:r w:rsidRPr="00625215">
        <w:rPr>
          <w:color w:val="000000" w:themeColor="text1"/>
        </w:rPr>
        <w:t xml:space="preserve">. Continuous ECG data are susceptible to artifact, which may lead to erroneous data. Such data can be edited to remove noise and </w:t>
      </w:r>
      <w:r w:rsidR="0093047F" w:rsidRPr="00625215">
        <w:rPr>
          <w:color w:val="000000" w:themeColor="text1"/>
        </w:rPr>
        <w:t>ectopy and</w:t>
      </w:r>
      <w:r w:rsidRPr="00625215">
        <w:rPr>
          <w:color w:val="000000" w:themeColor="text1"/>
        </w:rPr>
        <w:t xml:space="preserve"> interpolated to fill gaps</w:t>
      </w:r>
      <w:r>
        <w:rPr>
          <w:color w:val="000000" w:themeColor="text1"/>
        </w:rPr>
        <w:t>. E</w:t>
      </w:r>
      <w:r w:rsidRPr="00625215">
        <w:rPr>
          <w:color w:val="000000" w:themeColor="text1"/>
        </w:rPr>
        <w:t>xisting software techniques allow for the easy cleaning of raw RR interval data.</w:t>
      </w:r>
      <w:r>
        <w:rPr>
          <w:color w:val="000000" w:themeColor="text1"/>
        </w:rPr>
        <w:t xml:space="preserve"> As our prior work suggests a circadian variability to autonomic dysfunction, continuous time-series analysis is an important component of </w:t>
      </w:r>
      <w:r w:rsidR="0093047F">
        <w:rPr>
          <w:color w:val="000000" w:themeColor="text1"/>
        </w:rPr>
        <w:t>analysis but</w:t>
      </w:r>
      <w:r>
        <w:rPr>
          <w:color w:val="000000" w:themeColor="text1"/>
        </w:rPr>
        <w:t xml:space="preserve"> can lead to issues of repeat measures and adjustments for circadian rhythm. We have developed experience with </w:t>
      </w:r>
      <w:proofErr w:type="spellStart"/>
      <w:r>
        <w:rPr>
          <w:color w:val="000000" w:themeColor="text1"/>
        </w:rPr>
        <w:t>cosinor</w:t>
      </w:r>
      <w:proofErr w:type="spellEnd"/>
      <w:r>
        <w:rPr>
          <w:color w:val="000000" w:themeColor="text1"/>
        </w:rPr>
        <w:t xml:space="preserve"> analysis to overcome this challenge.</w:t>
      </w:r>
      <w:r w:rsidRPr="3F23EEC2">
        <w:fldChar w:fldCharType="begin" w:fldLock="1"/>
      </w:r>
      <w:r w:rsidR="00FD1E18">
        <w:rPr>
          <w:color w:val="000000" w:themeColor="text1"/>
        </w:rPr>
        <w:instrText>ADDIN CSL_CITATION {"citationItems":[{"id":"ITEM-1","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1","issued":{"date-parts":[["2006"]]},"page":"429-432","title":"Circadian and ultradian rhythms in cardiac autonomic modulation","type":"article-journal"},"uris":["http://www.mendeley.com/documents/?uuid=fe72ef70-5b4b-4d74-9f0c-f3f7064025b2"]},{"id":"ITEM-2","itemData":{"DOI":"10.1186/1742-4682-11-16","ISSN":"17424682","PMID":"24725531","abstract":"A brief overview is provided of cosinor-based techniques for the analysis of time series in chronobiology. Conceived as a regression problem, the method is applicable to non-equidistant data, a major advantage. Another dividend is the feasibility of deriving confidence intervals for parameters of rhythmic components of known periods, readily drawn from the least squares procedure, stressing the importance of prior (external) information. Originally developed for the analysis of short and sparse data series, the extended cosinor has been further developed for the analysis of long time series, focusing both on rhythm detection and parameter estimation. Attention is given to the assumptions underlying the use of the cosinor and ways to determine whether they are satisfied. In particular, ways of dealing with non-stationary data are presented. Examples illustrate the use of the different cosinor-based methods, extending their application from the study of circadian rhythms to the mapping of broad time structures (chronomes). © 2014 Cornelissen; licensee BioMed Central Ltd.","author":[{"dropping-particle":"","family":"Cornelissen","given":"Germaine","non-dropping-particle":"","parse-names":false,"suffix":""}],"container-title":"Theoretical Biology and Medical Modelling","id":"ITEM-2","issue":"1","issued":{"date-parts":[["2014","4","11"]]},"page":"16","publisher":"BioMed Central","title":"Cosinor-based rhythmometry","type":"article","volume":"11"},"uris":["http://www.mendeley.com/documents/?uuid=39343ca0-2f58-43d4-9c9c-155c8e48e171"]}],"mendeley":{"formattedCitation":"&lt;sup&gt;58,59&lt;/sup&gt;","plainTextFormattedCitation":"58,59","previouslyFormattedCitation":"&lt;sup&gt;58,59&lt;/sup&gt;"},"properties":{"noteIndex":0},"schema":"https://github.com/citation-style-language/schema/raw/master/csl-citation.json"}</w:instrText>
      </w:r>
      <w:r w:rsidRPr="3F23EEC2">
        <w:rPr>
          <w:color w:val="000000" w:themeColor="text1"/>
        </w:rPr>
        <w:fldChar w:fldCharType="separate"/>
      </w:r>
      <w:r w:rsidR="00FD1E18" w:rsidRPr="00FD1E18">
        <w:rPr>
          <w:noProof/>
          <w:color w:val="000000" w:themeColor="text1"/>
          <w:vertAlign w:val="superscript"/>
        </w:rPr>
        <w:t>58,59</w:t>
      </w:r>
      <w:r w:rsidRPr="3F23EEC2">
        <w:fldChar w:fldCharType="end"/>
      </w:r>
      <w:r>
        <w:rPr>
          <w:color w:val="000000" w:themeColor="text1"/>
        </w:rPr>
        <w:t xml:space="preserve"> We will build a mixed model with a fixed effect for time of day (e.g. hourly) to determine the interaction with HRV.</w:t>
      </w:r>
    </w:p>
    <w:p w14:paraId="7EE75406" w14:textId="1EBB29A9" w:rsidR="007D164B" w:rsidRPr="002E10B1" w:rsidRDefault="007D164B" w:rsidP="007D164B">
      <w:pPr>
        <w:rPr>
          <w:color w:val="000000" w:themeColor="text1"/>
          <w:sz w:val="12"/>
          <w:szCs w:val="12"/>
        </w:rPr>
      </w:pPr>
    </w:p>
    <w:p w14:paraId="0B8F5D6C" w14:textId="77777777" w:rsidR="007D164B" w:rsidRDefault="007D164B" w:rsidP="007D164B">
      <w:r w:rsidRPr="00625215">
        <w:rPr>
          <w:color w:val="000000" w:themeColor="text1"/>
          <w:u w:val="single"/>
        </w:rPr>
        <w:t>Anticipated Results</w:t>
      </w:r>
      <w:r w:rsidRPr="00625215">
        <w:rPr>
          <w:color w:val="000000" w:themeColor="text1"/>
        </w:rPr>
        <w:t xml:space="preserve">: </w:t>
      </w:r>
      <w:r>
        <w:rPr>
          <w:color w:val="000000" w:themeColor="text1"/>
        </w:rPr>
        <w:t>We expect to find an independent association with autonomic dysfunction, measured by low Dyx, with progressive coronary artery plaque burden. We expect that the relationship of low Dyx and CAD will be stronger in women and in younger participants (ag</w:t>
      </w:r>
      <w:r w:rsidRPr="00455917">
        <w:rPr>
          <w:color w:val="000000" w:themeColor="text1"/>
        </w:rPr>
        <w:t>e</w:t>
      </w:r>
      <w:r w:rsidRPr="00455917">
        <w:t xml:space="preserve"> </w:t>
      </w:r>
      <w:r w:rsidRPr="00455917">
        <w:rPr>
          <w:u w:val="single"/>
        </w:rPr>
        <w:t>&lt;</w:t>
      </w:r>
      <w:r w:rsidRPr="00455917">
        <w:t xml:space="preserve"> 65 year</w:t>
      </w:r>
      <w:r>
        <w:t>s).</w:t>
      </w:r>
    </w:p>
    <w:p w14:paraId="15FFB9CD" w14:textId="77777777" w:rsidR="007D164B" w:rsidRPr="002E10B1" w:rsidRDefault="007D164B" w:rsidP="007D164B">
      <w:pPr>
        <w:rPr>
          <w:sz w:val="12"/>
          <w:szCs w:val="12"/>
        </w:rPr>
      </w:pPr>
    </w:p>
    <w:p w14:paraId="0E879E7B" w14:textId="562ACF30" w:rsidR="007D164B" w:rsidRDefault="007D164B" w:rsidP="007D164B">
      <w:r w:rsidRPr="00E43552">
        <w:rPr>
          <w:u w:val="single"/>
        </w:rPr>
        <w:t>Training Integration</w:t>
      </w:r>
      <w:r>
        <w:t xml:space="preserve">: The importance of missing data and confounding factors such as time-of-day will be important for future analysis. In addition, the effects of revascularization will require repeated measure analysis. </w:t>
      </w:r>
      <w:r>
        <w:rPr>
          <w:color w:val="000000" w:themeColor="text1"/>
        </w:rPr>
        <w:t xml:space="preserve">I will perform the statistical analyses independently to help apply the biostatistical skills already gained from the MSCR and expand upon them by formal coursework in advanced biostatistics (e.g. </w:t>
      </w:r>
      <w:proofErr w:type="spellStart"/>
      <w:r>
        <w:rPr>
          <w:color w:val="000000" w:themeColor="text1"/>
        </w:rPr>
        <w:t>cosinor</w:t>
      </w:r>
      <w:proofErr w:type="spellEnd"/>
      <w:r>
        <w:rPr>
          <w:color w:val="000000" w:themeColor="text1"/>
        </w:rPr>
        <w:t xml:space="preserve"> analysis, fixed effect models, repeat measure analysis). This is particularly crucial to future training as time-series analyses require familiarity with repeat measure analysis and imputation. Dr. Shah will help supervise me in these analyses, along with support from the Biostatistics, Epidemiology, &amp; Research Design program that provides services to Emory clinical investigators. Dr. Vaccarino will help in the interpretation of this work due to her expertise and prior work in coronary vasoreactivity.</w:t>
      </w:r>
      <w:r>
        <w:rPr>
          <w:color w:val="000000" w:themeColor="text1"/>
        </w:rPr>
        <w:fldChar w:fldCharType="begin" w:fldLock="1"/>
      </w:r>
      <w:r w:rsidR="00FD1E18">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60&lt;/sup&gt;","plainTextFormattedCitation":"60","previouslyFormattedCitation":"&lt;sup&gt;60&lt;/sup&gt;"},"properties":{"noteIndex":0},"schema":"https://github.com/citation-style-language/schema/raw/master/csl-citation.json"}</w:instrText>
      </w:r>
      <w:r>
        <w:rPr>
          <w:color w:val="000000" w:themeColor="text1"/>
        </w:rPr>
        <w:fldChar w:fldCharType="separate"/>
      </w:r>
      <w:r w:rsidR="00FD1E18" w:rsidRPr="00FD1E18">
        <w:rPr>
          <w:noProof/>
          <w:color w:val="000000" w:themeColor="text1"/>
          <w:vertAlign w:val="superscript"/>
        </w:rPr>
        <w:t>60</w:t>
      </w:r>
      <w:r>
        <w:rPr>
          <w:color w:val="000000" w:themeColor="text1"/>
        </w:rPr>
        <w:fldChar w:fldCharType="end"/>
      </w:r>
    </w:p>
    <w:p w14:paraId="03D78039" w14:textId="77777777" w:rsidR="007D164B" w:rsidRPr="002E10B1" w:rsidRDefault="007D164B" w:rsidP="007D164B">
      <w:pPr>
        <w:rPr>
          <w:sz w:val="12"/>
          <w:szCs w:val="12"/>
        </w:rPr>
      </w:pPr>
    </w:p>
    <w:p w14:paraId="47B2C381" w14:textId="77777777" w:rsidR="00F52E95" w:rsidRDefault="007D164B" w:rsidP="00F52E95">
      <w:pPr>
        <w:pStyle w:val="Heading2"/>
      </w:pPr>
      <w:r>
        <w:t>D4. Future Directions</w:t>
      </w:r>
    </w:p>
    <w:p w14:paraId="5649B846" w14:textId="77777777" w:rsidR="00F52E95" w:rsidRPr="00F52E95" w:rsidRDefault="00F52E95" w:rsidP="00F52E95">
      <w:pPr>
        <w:rPr>
          <w:sz w:val="12"/>
          <w:szCs w:val="12"/>
        </w:rPr>
      </w:pPr>
    </w:p>
    <w:p w14:paraId="7E0C71D4" w14:textId="0A39FB6C" w:rsidR="00FD1E18" w:rsidRDefault="3F23EEC2" w:rsidP="00F52E95">
      <w:pPr>
        <w:rPr>
          <w:color w:val="000000" w:themeColor="text1"/>
        </w:rPr>
      </w:pPr>
      <w:r>
        <w:t>The long-term goal for thi</w:t>
      </w:r>
      <w:r w:rsidR="00F52E95">
        <w:t>s research direction</w:t>
      </w:r>
      <w:r>
        <w:t xml:space="preserve"> is to identify ANS dysfunction as a potential mediator for the excess cardiovascular mortality in depression</w:t>
      </w:r>
      <w:r w:rsidR="00F52E95">
        <w:t xml:space="preserve"> and discover interventions that can ameliorate ANS dysfunction. The data initially collected from this proposal are important for future analyses. </w:t>
      </w:r>
      <w:r w:rsidR="007D164B">
        <w:t xml:space="preserve">As the Biobank maintains follow-up data on patients, future studies can include cardiovascular outcomes </w:t>
      </w:r>
      <w:r w:rsidR="00F52E95">
        <w:t xml:space="preserve">or events as part of a longitudinal analysis. Future return visits may also occur, to allow repeat measure analysis. With outcome data, we can also </w:t>
      </w:r>
      <w:r w:rsidR="007D164B">
        <w:t>assess the mediation effect of ANS dysfunction on the relationship between depression and CAD.</w:t>
      </w:r>
      <w:r w:rsidR="00F52E95">
        <w:t xml:space="preserve"> As </w:t>
      </w:r>
      <w:r w:rsidR="007D164B">
        <w:t xml:space="preserve"> Within this data set, we may also achieve enough power to assess the effect of the circadian rhythm when measuring HRV.</w:t>
      </w:r>
      <w:r w:rsidR="007D164B" w:rsidRPr="00540AA1">
        <w:fldChar w:fldCharType="begin" w:fldLock="1"/>
      </w:r>
      <w:r w:rsidR="00FD1E18">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id":"ITEM-2","itemData":{"DOI":"10.1016/j.smrv.2011.04.003","ISBN":"1532-2955 (Electronic)\\r1087-0792 (Linking)","ISSN":"10870792","PMID":"21641838","abstract":"The functional organization of the cardiovascular system shows clear circadian rhythmicity. These and other circadian rhythms at all levels of organization are orchestrated by a central biological clock, the suprachiasmatic nuclei of the hypothalamus. Preservation of the normal circadian time structure from the level of the cardiomyocyte to the organ system appears to be essential for cardiovascular health and cardiovascular disease prevention. Myocardial ischemia, acute myocardial infarct, and sudden cardiac death are much greater in incidence than expected in the morning. Moreover, supraventricular and ventricular cardiac arrhythmias of various types show specific day-night patterns, with atrial arrhythmias - premature beats, tachycardias, atrial fibrillation, and flutter - generally being of higher frequency during the day than night - and ventricular fibrillation and ventricular premature beats more common, respectively, in the morning and during the daytime activity than sleep span. Furthermore, different circadian patterns of blood pressure are found in arterial hypertension, in relation to different cardiovascular morbidity and mortality risk. Such temporal patterns result from circadian periodicity in pathophysiological mechanisms that give rise to predictable-in-time differences in susceptibility-resistance to cyclic environmental stressors that trigger these clinical events. Circadian rhythms also may affect the pharmacokinetics and pharmacodynamics of cardiovascular and other medications. Knowledge of 24-h patterns in the risk of cardiac arrhythmias and cardiovascular disease morbidity and mortality plus circadian rhythm-dependencies of underlying pathophysiologic mechanisms suggests the requirement for preventive and therapeutic interventions is not the same throughout the day and night, and should be tailored accordingly to improve outcomes. © 2011 Elsevier Ltd.","author":[{"dropping-particle":"","family":"Portaluppi","given":"Francesco","non-dropping-particle":"","parse-names":false,"suffix":""},{"dropping-particle":"","family":"Tiseo","given":"Ruana","non-dropping-particle":"","parse-names":false,"suffix":""},{"dropping-particle":"","family":"Smolensky","given":"Michael H","non-dropping-particle":"","parse-names":false,"suffix":""},{"dropping-particle":"","family":"Hermida","given":"Ramón C","non-dropping-particle":"","parse-names":false,"suffix":""},{"dropping-particle":"","family":"Ayala","given":"Diana E","non-dropping-particle":"","parse-names":false,"suffix":""},{"dropping-particle":"","family":"Fabbian","given":"Fabio","non-dropping-particle":"","parse-names":false,"suffix":""}],"container-title":"Sleep Medicine Reviews","id":"ITEM-2","issue":"2","issued":{"date-parts":[["2012"]]},"page":"151-166","title":"Circadian rhythms and cardiovascular health","type":"article","volume":"16"},"uris":["http://www.mendeley.com/documents/?uuid=f8d551bd-9f2b-4988-8208-04b40652ba50"]},{"id":"ITEM-3","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3","issued":{"date-parts":[["2011","8"]]},"page":"681-682","publisher":"IEEE","title":"Correlation of heart rate variability and circadian markers in humans","type":"paper-conference"},"uris":["http://www.mendeley.com/documents/?uuid=7be5f4d9-eb2b-4424-ba77-12959f2728cd"]}],"mendeley":{"formattedCitation":"&lt;sup&gt;61–63&lt;/sup&gt;","plainTextFormattedCitation":"61–63","previouslyFormattedCitation":"&lt;sup&gt;61–63&lt;/sup&gt;"},"properties":{"noteIndex":0},"schema":"https://github.com/citation-style-language/schema/raw/master/csl-citation.json"}</w:instrText>
      </w:r>
      <w:r w:rsidR="007D164B" w:rsidRPr="00540AA1">
        <w:fldChar w:fldCharType="separate"/>
      </w:r>
      <w:r w:rsidR="00FD1E18" w:rsidRPr="00FD1E18">
        <w:rPr>
          <w:noProof/>
          <w:vertAlign w:val="superscript"/>
        </w:rPr>
        <w:t>61–63</w:t>
      </w:r>
      <w:r w:rsidR="007D164B" w:rsidRPr="00540AA1">
        <w:fldChar w:fldCharType="end"/>
      </w:r>
      <w:r w:rsidR="007D164B">
        <w:t xml:space="preserve"> This type of analysis in relation to either depression or CAD would be the first of its kind, as most p</w:t>
      </w:r>
      <w:r w:rsidR="007D164B" w:rsidRPr="00540AA1">
        <w:t>revious studies</w:t>
      </w:r>
      <w:r w:rsidR="007D164B">
        <w:t xml:space="preserve"> d</w:t>
      </w:r>
      <w:r w:rsidR="007D164B" w:rsidRPr="00540AA1">
        <w:t xml:space="preserve">o not evaluate </w:t>
      </w:r>
      <w:r w:rsidR="007D164B">
        <w:t>time-of-day</w:t>
      </w:r>
      <w:r w:rsidR="007D164B" w:rsidRPr="00540AA1">
        <w:t xml:space="preserve"> at all</w:t>
      </w:r>
      <w:r w:rsidR="007D164B">
        <w:t xml:space="preserve"> (e.g. </w:t>
      </w:r>
      <w:r w:rsidR="007D164B" w:rsidRPr="00540AA1">
        <w:t>average all of the HRV metrics over and entire 24 hour period</w:t>
      </w:r>
      <w:r w:rsidR="007D164B">
        <w:t xml:space="preserve"> instead).</w:t>
      </w:r>
      <w:r w:rsidR="007D164B" w:rsidRPr="00540AA1">
        <w:fldChar w:fldCharType="begin" w:fldLock="1"/>
      </w:r>
      <w:r w:rsidR="00FD1E1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0,21&lt;/sup&gt;","plainTextFormattedCitation":"20,21","previouslyFormattedCitation":"&lt;sup&gt;20,21&lt;/sup&gt;"},"properties":{"noteIndex":0},"schema":"https://github.com/citation-style-language/schema/raw/master/csl-citation.json"}</w:instrText>
      </w:r>
      <w:r w:rsidR="007D164B" w:rsidRPr="00540AA1">
        <w:fldChar w:fldCharType="separate"/>
      </w:r>
      <w:r w:rsidR="00FD1E18" w:rsidRPr="00FD1E18">
        <w:rPr>
          <w:noProof/>
          <w:vertAlign w:val="superscript"/>
        </w:rPr>
        <w:t>20,21</w:t>
      </w:r>
      <w:r w:rsidR="007D164B" w:rsidRPr="00540AA1">
        <w:fldChar w:fldCharType="end"/>
      </w:r>
      <w:r w:rsidR="007D164B">
        <w:t xml:space="preserve"> </w:t>
      </w:r>
      <w:r w:rsidR="007D164B" w:rsidRPr="009A5D8A">
        <w:rPr>
          <w:color w:val="000000" w:themeColor="text1"/>
        </w:rPr>
        <w:t xml:space="preserve">As seen in our prior work, we expect this finding to be most prominent during the morning hours. </w:t>
      </w:r>
      <w:r w:rsidR="00F52E95">
        <w:rPr>
          <w:color w:val="000000" w:themeColor="text1"/>
        </w:rPr>
        <w:t>Another potentially powerful direction of this data will be the assessment of</w:t>
      </w:r>
      <w:r w:rsidR="007D164B">
        <w:rPr>
          <w:color w:val="000000" w:themeColor="text1"/>
        </w:rPr>
        <w:t xml:space="preserve"> ECG morphology changes (e.g. QRS complexes or T-wave area</w:t>
      </w:r>
      <w:r w:rsidR="00F52E95">
        <w:rPr>
          <w:color w:val="000000" w:themeColor="text1"/>
        </w:rPr>
        <w:t xml:space="preserve">), as the raw ECG signal is </w:t>
      </w:r>
      <w:proofErr w:type="gramStart"/>
      <w:r w:rsidR="003B2231">
        <w:rPr>
          <w:color w:val="000000" w:themeColor="text1"/>
        </w:rPr>
        <w:t>available</w:t>
      </w:r>
      <w:proofErr w:type="gramEnd"/>
      <w:r w:rsidR="00F52E95">
        <w:rPr>
          <w:color w:val="000000" w:themeColor="text1"/>
        </w:rPr>
        <w:t xml:space="preserve"> and the tools are currently being built to analyze these data continuously.</w:t>
      </w:r>
    </w:p>
    <w:sectPr w:rsidR="00FD1E18" w:rsidSect="00D054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745"/>
    <w:multiLevelType w:val="hybridMultilevel"/>
    <w:tmpl w:val="E10E8FFC"/>
    <w:lvl w:ilvl="0" w:tplc="F9E4309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6F2C1E"/>
    <w:multiLevelType w:val="hybridMultilevel"/>
    <w:tmpl w:val="E1EA6560"/>
    <w:lvl w:ilvl="0" w:tplc="9A3C9286">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A0365C9"/>
    <w:multiLevelType w:val="hybridMultilevel"/>
    <w:tmpl w:val="B0ECC1B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3"/>
  </w:num>
  <w:num w:numId="3">
    <w:abstractNumId w:val="2"/>
  </w:num>
  <w:num w:numId="4">
    <w:abstractNumId w:val="1"/>
  </w:num>
  <w:num w:numId="5">
    <w:abstractNumId w:val="8"/>
  </w:num>
  <w:num w:numId="6">
    <w:abstractNumId w:val="7"/>
  </w:num>
  <w:num w:numId="7">
    <w:abstractNumId w:val="5"/>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7409"/>
    <w:rsid w:val="0005799B"/>
    <w:rsid w:val="0006399D"/>
    <w:rsid w:val="00083AA8"/>
    <w:rsid w:val="000930CE"/>
    <w:rsid w:val="000B1524"/>
    <w:rsid w:val="000C27CE"/>
    <w:rsid w:val="000D4986"/>
    <w:rsid w:val="000D6C06"/>
    <w:rsid w:val="000E6C7C"/>
    <w:rsid w:val="00161389"/>
    <w:rsid w:val="00163705"/>
    <w:rsid w:val="00172B99"/>
    <w:rsid w:val="001804F2"/>
    <w:rsid w:val="00185980"/>
    <w:rsid w:val="00196EC5"/>
    <w:rsid w:val="001B3B87"/>
    <w:rsid w:val="00205A07"/>
    <w:rsid w:val="00206172"/>
    <w:rsid w:val="00217185"/>
    <w:rsid w:val="00220E1D"/>
    <w:rsid w:val="002247B4"/>
    <w:rsid w:val="00226E70"/>
    <w:rsid w:val="002315A0"/>
    <w:rsid w:val="00252CB1"/>
    <w:rsid w:val="0025694F"/>
    <w:rsid w:val="0025727E"/>
    <w:rsid w:val="00276AB3"/>
    <w:rsid w:val="002808A6"/>
    <w:rsid w:val="002A0CFB"/>
    <w:rsid w:val="002C261B"/>
    <w:rsid w:val="002C3337"/>
    <w:rsid w:val="002C5553"/>
    <w:rsid w:val="002D5DD3"/>
    <w:rsid w:val="002E10B1"/>
    <w:rsid w:val="00307BB4"/>
    <w:rsid w:val="00312902"/>
    <w:rsid w:val="00324B39"/>
    <w:rsid w:val="00353FB6"/>
    <w:rsid w:val="00397385"/>
    <w:rsid w:val="003A2309"/>
    <w:rsid w:val="003A7937"/>
    <w:rsid w:val="003B2231"/>
    <w:rsid w:val="003F7409"/>
    <w:rsid w:val="0040725F"/>
    <w:rsid w:val="00414E00"/>
    <w:rsid w:val="004222B1"/>
    <w:rsid w:val="00422B5E"/>
    <w:rsid w:val="004436FD"/>
    <w:rsid w:val="004519C7"/>
    <w:rsid w:val="00455917"/>
    <w:rsid w:val="00467480"/>
    <w:rsid w:val="004D0F94"/>
    <w:rsid w:val="004D7C31"/>
    <w:rsid w:val="004E4D30"/>
    <w:rsid w:val="004F5E2F"/>
    <w:rsid w:val="004F6921"/>
    <w:rsid w:val="00504D76"/>
    <w:rsid w:val="005158BA"/>
    <w:rsid w:val="00515B8A"/>
    <w:rsid w:val="00540AA1"/>
    <w:rsid w:val="00590130"/>
    <w:rsid w:val="0059066B"/>
    <w:rsid w:val="00594B91"/>
    <w:rsid w:val="005B0B9D"/>
    <w:rsid w:val="005C4C8E"/>
    <w:rsid w:val="006164B9"/>
    <w:rsid w:val="00616BA2"/>
    <w:rsid w:val="00625215"/>
    <w:rsid w:val="0064563E"/>
    <w:rsid w:val="006858D3"/>
    <w:rsid w:val="006C5295"/>
    <w:rsid w:val="006E1C22"/>
    <w:rsid w:val="006F332E"/>
    <w:rsid w:val="00705E7F"/>
    <w:rsid w:val="0071212F"/>
    <w:rsid w:val="00741CA2"/>
    <w:rsid w:val="00742D68"/>
    <w:rsid w:val="0075416E"/>
    <w:rsid w:val="00770965"/>
    <w:rsid w:val="00796B24"/>
    <w:rsid w:val="007A6084"/>
    <w:rsid w:val="007C309A"/>
    <w:rsid w:val="007D164B"/>
    <w:rsid w:val="007D6063"/>
    <w:rsid w:val="00823C1B"/>
    <w:rsid w:val="0083604C"/>
    <w:rsid w:val="00865D04"/>
    <w:rsid w:val="0086770E"/>
    <w:rsid w:val="00870362"/>
    <w:rsid w:val="00897E75"/>
    <w:rsid w:val="008A1695"/>
    <w:rsid w:val="008B7F6D"/>
    <w:rsid w:val="008C4EC3"/>
    <w:rsid w:val="008C518D"/>
    <w:rsid w:val="008C7B19"/>
    <w:rsid w:val="0090061D"/>
    <w:rsid w:val="00906A92"/>
    <w:rsid w:val="0093047F"/>
    <w:rsid w:val="009576E5"/>
    <w:rsid w:val="009869E4"/>
    <w:rsid w:val="009A5D8A"/>
    <w:rsid w:val="009B15DA"/>
    <w:rsid w:val="009B377D"/>
    <w:rsid w:val="009B5E0A"/>
    <w:rsid w:val="009D2375"/>
    <w:rsid w:val="009E32DE"/>
    <w:rsid w:val="009E553F"/>
    <w:rsid w:val="00A041AB"/>
    <w:rsid w:val="00A14FA9"/>
    <w:rsid w:val="00A175A9"/>
    <w:rsid w:val="00A22DA1"/>
    <w:rsid w:val="00A6387B"/>
    <w:rsid w:val="00A70FA4"/>
    <w:rsid w:val="00AB3FFE"/>
    <w:rsid w:val="00AD212D"/>
    <w:rsid w:val="00AE045D"/>
    <w:rsid w:val="00AE5676"/>
    <w:rsid w:val="00AE7219"/>
    <w:rsid w:val="00B01F27"/>
    <w:rsid w:val="00B02A10"/>
    <w:rsid w:val="00B06D0F"/>
    <w:rsid w:val="00B152EA"/>
    <w:rsid w:val="00B4169F"/>
    <w:rsid w:val="00B469F5"/>
    <w:rsid w:val="00B6140A"/>
    <w:rsid w:val="00B850CE"/>
    <w:rsid w:val="00B92927"/>
    <w:rsid w:val="00BB4445"/>
    <w:rsid w:val="00BB751C"/>
    <w:rsid w:val="00BC7BA2"/>
    <w:rsid w:val="00C17BB8"/>
    <w:rsid w:val="00C34FC2"/>
    <w:rsid w:val="00C504FD"/>
    <w:rsid w:val="00C56B14"/>
    <w:rsid w:val="00C66A9D"/>
    <w:rsid w:val="00C86A9E"/>
    <w:rsid w:val="00C911F0"/>
    <w:rsid w:val="00C954F2"/>
    <w:rsid w:val="00CA5E38"/>
    <w:rsid w:val="00CB0EB9"/>
    <w:rsid w:val="00CC4666"/>
    <w:rsid w:val="00CF36DC"/>
    <w:rsid w:val="00D054A0"/>
    <w:rsid w:val="00D444B2"/>
    <w:rsid w:val="00D92AB9"/>
    <w:rsid w:val="00DA31A8"/>
    <w:rsid w:val="00DD05BC"/>
    <w:rsid w:val="00DD12D9"/>
    <w:rsid w:val="00DD4847"/>
    <w:rsid w:val="00DD4B10"/>
    <w:rsid w:val="00DF7512"/>
    <w:rsid w:val="00E1428A"/>
    <w:rsid w:val="00E2732D"/>
    <w:rsid w:val="00E3038B"/>
    <w:rsid w:val="00E43552"/>
    <w:rsid w:val="00E512C7"/>
    <w:rsid w:val="00E811DF"/>
    <w:rsid w:val="00E83213"/>
    <w:rsid w:val="00ED4FAE"/>
    <w:rsid w:val="00EF303B"/>
    <w:rsid w:val="00EF3C0B"/>
    <w:rsid w:val="00F21DC1"/>
    <w:rsid w:val="00F30BA9"/>
    <w:rsid w:val="00F52E95"/>
    <w:rsid w:val="00F60D09"/>
    <w:rsid w:val="00FB3A55"/>
    <w:rsid w:val="00FD1E18"/>
    <w:rsid w:val="00FF4F5A"/>
    <w:rsid w:val="00FF5864"/>
    <w:rsid w:val="213B268E"/>
    <w:rsid w:val="2BE88B24"/>
    <w:rsid w:val="3F23EEC2"/>
    <w:rsid w:val="44032181"/>
    <w:rsid w:val="512BC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4436FD"/>
    <w:pPr>
      <w:ind w:left="0"/>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4436FD"/>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 w:type="character" w:customStyle="1" w:styleId="Heading3Char">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 w:type="paragraph" w:styleId="BodyText">
    <w:name w:val="Body Text"/>
    <w:basedOn w:val="Normal"/>
    <w:link w:val="BodyTextChar"/>
    <w:qFormat/>
    <w:rsid w:val="003A7937"/>
    <w:pPr>
      <w:spacing w:before="180" w:after="180" w:line="480" w:lineRule="auto"/>
    </w:pPr>
    <w:rPr>
      <w:rFonts w:eastAsia="Times New Roman"/>
      <w:sz w:val="24"/>
      <w:szCs w:val="24"/>
    </w:rPr>
  </w:style>
  <w:style w:type="character" w:customStyle="1" w:styleId="BodyTextChar">
    <w:name w:val="Body Text Char"/>
    <w:basedOn w:val="DefaultParagraphFont"/>
    <w:link w:val="BodyText"/>
    <w:rsid w:val="003A7937"/>
    <w:rPr>
      <w:rFonts w:ascii="Arial" w:eastAsia="Times New Roman" w:hAnsi="Arial" w:cs="Arial"/>
      <w:sz w:val="24"/>
      <w:szCs w:val="24"/>
    </w:rPr>
  </w:style>
  <w:style w:type="character" w:styleId="Strong">
    <w:name w:val="Strong"/>
    <w:basedOn w:val="DefaultParagraphFont"/>
    <w:uiPriority w:val="22"/>
    <w:qFormat/>
    <w:rsid w:val="006858D3"/>
    <w:rPr>
      <w:b/>
      <w:bCs/>
    </w:rPr>
  </w:style>
  <w:style w:type="table" w:styleId="TableGrid">
    <w:name w:val="Table Grid"/>
    <w:basedOn w:val="TableNormal"/>
    <w:uiPriority w:val="39"/>
    <w:rsid w:val="006858D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858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9B15D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223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44D82-496D-4DF4-A63D-BA7042F00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6</Pages>
  <Words>36050</Words>
  <Characters>205491</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241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Anish Shah</cp:lastModifiedBy>
  <cp:revision>90</cp:revision>
  <dcterms:created xsi:type="dcterms:W3CDTF">2019-11-04T17:09:00Z</dcterms:created>
  <dcterms:modified xsi:type="dcterms:W3CDTF">2019-12-0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